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A9E421" w14:textId="487AD218" w:rsidR="005110C7" w:rsidRPr="00133E48" w:rsidRDefault="005110C7" w:rsidP="001F5612">
      <w:pPr>
        <w:suppressLineNumbers/>
        <w:spacing w:line="480" w:lineRule="auto"/>
        <w:rPr>
          <w:rFonts w:cs="Times New Roman"/>
          <w:sz w:val="24"/>
          <w:szCs w:val="24"/>
          <w:lang w:val="en-US"/>
        </w:rPr>
      </w:pPr>
      <w:r w:rsidRPr="00133E48">
        <w:rPr>
          <w:rFonts w:cs="Times New Roman"/>
          <w:b/>
          <w:bCs/>
          <w:sz w:val="24"/>
          <w:szCs w:val="24"/>
          <w:lang w:val="en-GB"/>
        </w:rPr>
        <w:t>Supplementary t</w:t>
      </w:r>
      <w:r w:rsidRPr="00133E48">
        <w:rPr>
          <w:rFonts w:cs="Times New Roman"/>
          <w:b/>
          <w:bCs/>
          <w:sz w:val="24"/>
          <w:szCs w:val="24"/>
          <w:lang w:val="en-US"/>
        </w:rPr>
        <w:t>able 1.</w:t>
      </w:r>
      <w:r w:rsidRPr="00133E48">
        <w:rPr>
          <w:rFonts w:cs="Times New Roman"/>
          <w:sz w:val="24"/>
          <w:szCs w:val="24"/>
          <w:lang w:val="en-US"/>
        </w:rPr>
        <w:t xml:space="preserve"> Daily dietary intake (g/day) of food groups included in the Healthy Nordic Food index </w:t>
      </w:r>
    </w:p>
    <w:tbl>
      <w:tblPr>
        <w:tblStyle w:val="Tabellrutnt"/>
        <w:tblW w:w="116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59"/>
        <w:gridCol w:w="3345"/>
        <w:gridCol w:w="3051"/>
        <w:gridCol w:w="3093"/>
      </w:tblGrid>
      <w:tr w:rsidR="005110C7" w:rsidRPr="00133E48" w14:paraId="181EF050" w14:textId="77777777" w:rsidTr="00BC75FF">
        <w:trPr>
          <w:trHeight w:val="166"/>
        </w:trPr>
        <w:tc>
          <w:tcPr>
            <w:tcW w:w="2159" w:type="dxa"/>
            <w:tcBorders>
              <w:top w:val="single" w:sz="4" w:space="0" w:color="auto"/>
            </w:tcBorders>
          </w:tcPr>
          <w:p w14:paraId="6CA178B6" w14:textId="77777777" w:rsidR="005110C7" w:rsidRPr="00133E48" w:rsidRDefault="005110C7" w:rsidP="001F5612">
            <w:pPr>
              <w:spacing w:line="480" w:lineRule="auto"/>
              <w:rPr>
                <w:rFonts w:cs="Times New Roman"/>
                <w:sz w:val="24"/>
                <w:szCs w:val="24"/>
                <w:lang w:val="en-GB"/>
              </w:rPr>
            </w:pPr>
          </w:p>
        </w:tc>
        <w:tc>
          <w:tcPr>
            <w:tcW w:w="3345" w:type="dxa"/>
            <w:tcBorders>
              <w:top w:val="single" w:sz="4" w:space="0" w:color="auto"/>
            </w:tcBorders>
          </w:tcPr>
          <w:p w14:paraId="09A0DD33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>Total (</w:t>
            </w:r>
            <w:r w:rsidRPr="00133E48">
              <w:rPr>
                <w:rFonts w:cs="Times New Roman"/>
                <w:i/>
                <w:iCs/>
                <w:sz w:val="24"/>
                <w:szCs w:val="24"/>
                <w:lang w:val="en-GB"/>
              </w:rPr>
              <w:t>n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= 48)</w:t>
            </w:r>
          </w:p>
        </w:tc>
        <w:tc>
          <w:tcPr>
            <w:tcW w:w="3051" w:type="dxa"/>
            <w:tcBorders>
              <w:top w:val="single" w:sz="4" w:space="0" w:color="auto"/>
            </w:tcBorders>
          </w:tcPr>
          <w:p w14:paraId="7B52A366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>Men (</w:t>
            </w:r>
            <w:r w:rsidRPr="00133E48">
              <w:rPr>
                <w:rFonts w:cs="Times New Roman"/>
                <w:i/>
                <w:iCs/>
                <w:sz w:val="24"/>
                <w:szCs w:val="24"/>
                <w:lang w:val="en-GB"/>
              </w:rPr>
              <w:t>n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= 12)</w:t>
            </w:r>
          </w:p>
        </w:tc>
        <w:tc>
          <w:tcPr>
            <w:tcW w:w="3093" w:type="dxa"/>
            <w:tcBorders>
              <w:top w:val="single" w:sz="4" w:space="0" w:color="auto"/>
            </w:tcBorders>
          </w:tcPr>
          <w:p w14:paraId="2C5370E6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>Female (</w:t>
            </w:r>
            <w:r w:rsidRPr="00133E48">
              <w:rPr>
                <w:rFonts w:cs="Times New Roman"/>
                <w:i/>
                <w:iCs/>
                <w:sz w:val="24"/>
                <w:szCs w:val="24"/>
                <w:lang w:val="en-GB"/>
              </w:rPr>
              <w:t>n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= 36)</w:t>
            </w:r>
          </w:p>
        </w:tc>
      </w:tr>
      <w:tr w:rsidR="005110C7" w:rsidRPr="00133E48" w14:paraId="01F21EAE" w14:textId="77777777" w:rsidTr="00BC75FF">
        <w:trPr>
          <w:trHeight w:val="341"/>
        </w:trPr>
        <w:tc>
          <w:tcPr>
            <w:tcW w:w="2159" w:type="dxa"/>
            <w:tcBorders>
              <w:bottom w:val="single" w:sz="4" w:space="0" w:color="auto"/>
            </w:tcBorders>
          </w:tcPr>
          <w:p w14:paraId="75F5EED9" w14:textId="77777777" w:rsidR="005110C7" w:rsidRPr="00133E48" w:rsidRDefault="005110C7" w:rsidP="001F5612">
            <w:pPr>
              <w:spacing w:line="480" w:lineRule="auto"/>
              <w:rPr>
                <w:rFonts w:cs="Times New Roman"/>
                <w:sz w:val="24"/>
                <w:szCs w:val="24"/>
                <w:lang w:val="en-GB"/>
              </w:rPr>
            </w:pPr>
          </w:p>
        </w:tc>
        <w:tc>
          <w:tcPr>
            <w:tcW w:w="3345" w:type="dxa"/>
            <w:tcBorders>
              <w:bottom w:val="single" w:sz="4" w:space="0" w:color="auto"/>
            </w:tcBorders>
          </w:tcPr>
          <w:p w14:paraId="76D8E71A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Median (25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5</w:t>
            </w:r>
            <w:r w:rsidRPr="00133E48">
              <w:rPr>
                <w:rFonts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percentile)</w:t>
            </w:r>
          </w:p>
        </w:tc>
        <w:tc>
          <w:tcPr>
            <w:tcW w:w="3051" w:type="dxa"/>
            <w:tcBorders>
              <w:bottom w:val="single" w:sz="4" w:space="0" w:color="auto"/>
            </w:tcBorders>
          </w:tcPr>
          <w:p w14:paraId="7A26BC6A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Median (25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5</w:t>
            </w:r>
            <w:r w:rsidRPr="00133E48">
              <w:rPr>
                <w:rFonts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percentile)</w:t>
            </w:r>
          </w:p>
        </w:tc>
        <w:tc>
          <w:tcPr>
            <w:tcW w:w="3093" w:type="dxa"/>
            <w:tcBorders>
              <w:bottom w:val="single" w:sz="4" w:space="0" w:color="auto"/>
            </w:tcBorders>
          </w:tcPr>
          <w:p w14:paraId="3B1724F8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Median (25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5</w:t>
            </w:r>
            <w:r w:rsidRPr="00133E48">
              <w:rPr>
                <w:rFonts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percentile)</w:t>
            </w:r>
          </w:p>
        </w:tc>
      </w:tr>
      <w:tr w:rsidR="005110C7" w:rsidRPr="00133E48" w14:paraId="19E62348" w14:textId="77777777" w:rsidTr="00BC75FF">
        <w:trPr>
          <w:trHeight w:val="341"/>
        </w:trPr>
        <w:tc>
          <w:tcPr>
            <w:tcW w:w="2159" w:type="dxa"/>
            <w:tcBorders>
              <w:top w:val="single" w:sz="4" w:space="0" w:color="auto"/>
            </w:tcBorders>
          </w:tcPr>
          <w:p w14:paraId="408FB1DB" w14:textId="77777777" w:rsidR="005110C7" w:rsidRPr="00133E48" w:rsidRDefault="005110C7" w:rsidP="001F5612">
            <w:pPr>
              <w:spacing w:line="480" w:lineRule="auto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Fish </w:t>
            </w:r>
            <w:r w:rsidRPr="00133E48">
              <w:rPr>
                <w:rFonts w:cs="Times New Roman"/>
                <w:sz w:val="24"/>
                <w:szCs w:val="24"/>
                <w:vertAlign w:val="superscript"/>
                <w:lang w:val="en-GB"/>
              </w:rPr>
              <w:t>1</w:t>
            </w:r>
          </w:p>
        </w:tc>
        <w:tc>
          <w:tcPr>
            <w:tcW w:w="3345" w:type="dxa"/>
            <w:tcBorders>
              <w:top w:val="single" w:sz="4" w:space="0" w:color="auto"/>
            </w:tcBorders>
          </w:tcPr>
          <w:p w14:paraId="63A704B0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7.7 (30.6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2.5)</w:t>
            </w:r>
          </w:p>
        </w:tc>
        <w:tc>
          <w:tcPr>
            <w:tcW w:w="3051" w:type="dxa"/>
            <w:tcBorders>
              <w:top w:val="single" w:sz="4" w:space="0" w:color="auto"/>
            </w:tcBorders>
          </w:tcPr>
          <w:p w14:paraId="196BB486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9.0 (33.9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62.3)</w:t>
            </w:r>
          </w:p>
        </w:tc>
        <w:tc>
          <w:tcPr>
            <w:tcW w:w="3093" w:type="dxa"/>
            <w:tcBorders>
              <w:top w:val="single" w:sz="4" w:space="0" w:color="auto"/>
            </w:tcBorders>
          </w:tcPr>
          <w:p w14:paraId="53F93153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7.5 (30.6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85.9)</w:t>
            </w:r>
          </w:p>
        </w:tc>
      </w:tr>
      <w:tr w:rsidR="005110C7" w:rsidRPr="00133E48" w14:paraId="5068A2CF" w14:textId="77777777" w:rsidTr="00BC75FF">
        <w:trPr>
          <w:trHeight w:val="334"/>
        </w:trPr>
        <w:tc>
          <w:tcPr>
            <w:tcW w:w="2159" w:type="dxa"/>
          </w:tcPr>
          <w:p w14:paraId="2CE44ABD" w14:textId="77777777" w:rsidR="005110C7" w:rsidRPr="00133E48" w:rsidRDefault="005110C7" w:rsidP="001F5612">
            <w:pPr>
              <w:spacing w:line="480" w:lineRule="auto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>Cabbages</w:t>
            </w:r>
            <w:r w:rsidRPr="00133E48">
              <w:rPr>
                <w:rFonts w:cs="Times New Roman"/>
                <w:sz w:val="24"/>
                <w:szCs w:val="24"/>
                <w:vertAlign w:val="superscript"/>
                <w:lang w:val="en-GB"/>
              </w:rPr>
              <w:t>2</w:t>
            </w:r>
          </w:p>
        </w:tc>
        <w:tc>
          <w:tcPr>
            <w:tcW w:w="3345" w:type="dxa"/>
          </w:tcPr>
          <w:p w14:paraId="4D13F65F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1.6 (20.1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0.8)</w:t>
            </w:r>
          </w:p>
        </w:tc>
        <w:tc>
          <w:tcPr>
            <w:tcW w:w="3051" w:type="dxa"/>
          </w:tcPr>
          <w:p w14:paraId="11DF7FD1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33.4 (22.8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2.0)</w:t>
            </w:r>
          </w:p>
        </w:tc>
        <w:tc>
          <w:tcPr>
            <w:tcW w:w="3093" w:type="dxa"/>
          </w:tcPr>
          <w:p w14:paraId="46373E95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3.8 (16.4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65.9)</w:t>
            </w:r>
          </w:p>
        </w:tc>
      </w:tr>
      <w:tr w:rsidR="005110C7" w:rsidRPr="00133E48" w14:paraId="398AD806" w14:textId="77777777" w:rsidTr="00BC75FF">
        <w:trPr>
          <w:trHeight w:val="341"/>
        </w:trPr>
        <w:tc>
          <w:tcPr>
            <w:tcW w:w="2159" w:type="dxa"/>
          </w:tcPr>
          <w:p w14:paraId="593AC061" w14:textId="77777777" w:rsidR="005110C7" w:rsidRPr="00133E48" w:rsidRDefault="005110C7" w:rsidP="001F5612">
            <w:pPr>
              <w:spacing w:line="480" w:lineRule="auto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>Apple and pears</w:t>
            </w:r>
          </w:p>
        </w:tc>
        <w:tc>
          <w:tcPr>
            <w:tcW w:w="3345" w:type="dxa"/>
          </w:tcPr>
          <w:p w14:paraId="3DF339A2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5.7 (17.6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81.3)</w:t>
            </w:r>
          </w:p>
        </w:tc>
        <w:tc>
          <w:tcPr>
            <w:tcW w:w="3051" w:type="dxa"/>
          </w:tcPr>
          <w:p w14:paraId="36F6C103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19.5 (13.7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38.5)</w:t>
            </w:r>
          </w:p>
        </w:tc>
        <w:tc>
          <w:tcPr>
            <w:tcW w:w="3093" w:type="dxa"/>
          </w:tcPr>
          <w:p w14:paraId="33575CAB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8.4 (27.1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87.9)</w:t>
            </w:r>
          </w:p>
        </w:tc>
      </w:tr>
      <w:tr w:rsidR="005110C7" w:rsidRPr="00133E48" w14:paraId="4CBAE526" w14:textId="77777777" w:rsidTr="00BC75FF">
        <w:trPr>
          <w:trHeight w:val="341"/>
        </w:trPr>
        <w:tc>
          <w:tcPr>
            <w:tcW w:w="2159" w:type="dxa"/>
          </w:tcPr>
          <w:p w14:paraId="1E8E3819" w14:textId="77777777" w:rsidR="005110C7" w:rsidRPr="00133E48" w:rsidRDefault="005110C7" w:rsidP="001F5612">
            <w:pPr>
              <w:spacing w:line="480" w:lineRule="auto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>Root vegetables</w:t>
            </w:r>
            <w:r w:rsidRPr="00133E48">
              <w:rPr>
                <w:rFonts w:cs="Times New Roman"/>
                <w:sz w:val="24"/>
                <w:szCs w:val="24"/>
                <w:vertAlign w:val="superscript"/>
                <w:lang w:val="en-GB"/>
              </w:rPr>
              <w:t>3</w:t>
            </w:r>
          </w:p>
        </w:tc>
        <w:tc>
          <w:tcPr>
            <w:tcW w:w="3345" w:type="dxa"/>
          </w:tcPr>
          <w:p w14:paraId="510AC95C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33.6 (33.7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0.3)</w:t>
            </w:r>
          </w:p>
        </w:tc>
        <w:tc>
          <w:tcPr>
            <w:tcW w:w="3051" w:type="dxa"/>
          </w:tcPr>
          <w:p w14:paraId="25DBA3B1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24.6 (14.1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34.6)</w:t>
            </w:r>
          </w:p>
        </w:tc>
        <w:tc>
          <w:tcPr>
            <w:tcW w:w="3093" w:type="dxa"/>
          </w:tcPr>
          <w:p w14:paraId="76238BE6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57.8 (27.3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2.4)</w:t>
            </w:r>
          </w:p>
        </w:tc>
      </w:tr>
      <w:tr w:rsidR="005110C7" w:rsidRPr="00133E48" w14:paraId="37A57398" w14:textId="77777777" w:rsidTr="00BC75FF">
        <w:trPr>
          <w:trHeight w:val="334"/>
        </w:trPr>
        <w:tc>
          <w:tcPr>
            <w:tcW w:w="2159" w:type="dxa"/>
          </w:tcPr>
          <w:p w14:paraId="38F5C08A" w14:textId="77777777" w:rsidR="005110C7" w:rsidRPr="00133E48" w:rsidRDefault="005110C7" w:rsidP="001F5612">
            <w:pPr>
              <w:spacing w:line="480" w:lineRule="auto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>Oatmeal</w:t>
            </w:r>
          </w:p>
        </w:tc>
        <w:tc>
          <w:tcPr>
            <w:tcW w:w="3345" w:type="dxa"/>
          </w:tcPr>
          <w:p w14:paraId="46E850E3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8.7 (14.8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76.8)</w:t>
            </w:r>
          </w:p>
        </w:tc>
        <w:tc>
          <w:tcPr>
            <w:tcW w:w="3051" w:type="dxa"/>
          </w:tcPr>
          <w:p w14:paraId="5973FDBD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50.5 (8.6 </w:t>
            </w:r>
            <w:r>
              <w:rPr>
                <w:rFonts w:cs="Times New Roman"/>
                <w:sz w:val="24"/>
                <w:szCs w:val="24"/>
                <w:lang w:val="en-GB"/>
              </w:rPr>
              <w:t xml:space="preserve">- 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>84.4)</w:t>
            </w:r>
          </w:p>
        </w:tc>
        <w:tc>
          <w:tcPr>
            <w:tcW w:w="3093" w:type="dxa"/>
          </w:tcPr>
          <w:p w14:paraId="51DA1D5E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48.7 (18.0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68.6)</w:t>
            </w:r>
          </w:p>
        </w:tc>
      </w:tr>
      <w:tr w:rsidR="005110C7" w:rsidRPr="00133E48" w14:paraId="0299F1F8" w14:textId="77777777" w:rsidTr="00BC75FF">
        <w:trPr>
          <w:trHeight w:val="341"/>
        </w:trPr>
        <w:tc>
          <w:tcPr>
            <w:tcW w:w="2159" w:type="dxa"/>
            <w:tcBorders>
              <w:bottom w:val="single" w:sz="4" w:space="0" w:color="auto"/>
            </w:tcBorders>
          </w:tcPr>
          <w:p w14:paraId="61505CE4" w14:textId="77777777" w:rsidR="005110C7" w:rsidRPr="00133E48" w:rsidRDefault="005110C7" w:rsidP="001F5612">
            <w:pPr>
              <w:spacing w:line="480" w:lineRule="auto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Whole grain bread </w:t>
            </w:r>
            <w:r w:rsidRPr="00133E48">
              <w:rPr>
                <w:rFonts w:cs="Times New Roman"/>
                <w:sz w:val="24"/>
                <w:szCs w:val="24"/>
                <w:vertAlign w:val="superscript"/>
                <w:lang w:val="en-GB"/>
              </w:rPr>
              <w:t>4</w:t>
            </w:r>
          </w:p>
        </w:tc>
        <w:tc>
          <w:tcPr>
            <w:tcW w:w="3345" w:type="dxa"/>
            <w:tcBorders>
              <w:bottom w:val="single" w:sz="4" w:space="0" w:color="auto"/>
            </w:tcBorders>
          </w:tcPr>
          <w:p w14:paraId="63088C64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90.0 (39.5 </w:t>
            </w:r>
            <w:r>
              <w:rPr>
                <w:rFonts w:cs="Times New Roman"/>
                <w:sz w:val="24"/>
                <w:szCs w:val="24"/>
                <w:lang w:val="en-GB"/>
              </w:rPr>
              <w:t xml:space="preserve">- 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>135.0)</w:t>
            </w:r>
          </w:p>
        </w:tc>
        <w:tc>
          <w:tcPr>
            <w:tcW w:w="3051" w:type="dxa"/>
            <w:tcBorders>
              <w:bottom w:val="single" w:sz="4" w:space="0" w:color="auto"/>
            </w:tcBorders>
          </w:tcPr>
          <w:p w14:paraId="59FEB1F1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135.0 (73.3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236.3)</w:t>
            </w:r>
          </w:p>
        </w:tc>
        <w:tc>
          <w:tcPr>
            <w:tcW w:w="3093" w:type="dxa"/>
            <w:tcBorders>
              <w:bottom w:val="single" w:sz="4" w:space="0" w:color="auto"/>
            </w:tcBorders>
          </w:tcPr>
          <w:p w14:paraId="1AFD4DAF" w14:textId="77777777" w:rsidR="005110C7" w:rsidRPr="00133E48" w:rsidRDefault="005110C7" w:rsidP="001F5612">
            <w:pPr>
              <w:spacing w:line="480" w:lineRule="auto"/>
              <w:jc w:val="center"/>
              <w:rPr>
                <w:rFonts w:cs="Times New Roman"/>
                <w:sz w:val="24"/>
                <w:szCs w:val="24"/>
                <w:lang w:val="en-GB"/>
              </w:rPr>
            </w:pP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67.5 (39.5 </w:t>
            </w:r>
            <w:r>
              <w:rPr>
                <w:rFonts w:cs="Times New Roman"/>
                <w:sz w:val="24"/>
                <w:szCs w:val="24"/>
                <w:lang w:val="en-GB"/>
              </w:rPr>
              <w:t>-</w:t>
            </w:r>
            <w:r w:rsidRPr="00133E48">
              <w:rPr>
                <w:rFonts w:cs="Times New Roman"/>
                <w:sz w:val="24"/>
                <w:szCs w:val="24"/>
                <w:lang w:val="en-GB"/>
              </w:rPr>
              <w:t xml:space="preserve"> 90.0)</w:t>
            </w:r>
          </w:p>
        </w:tc>
      </w:tr>
    </w:tbl>
    <w:p w14:paraId="66E45DD4" w14:textId="7CAE6FC7" w:rsidR="005110C7" w:rsidRDefault="005110C7" w:rsidP="001F5612">
      <w:pPr>
        <w:spacing w:line="480" w:lineRule="auto"/>
        <w:rPr>
          <w:rFonts w:cs="Times New Roman"/>
          <w:sz w:val="24"/>
          <w:szCs w:val="24"/>
          <w:lang w:val="en-US"/>
        </w:rPr>
        <w:sectPr w:rsidR="005110C7" w:rsidSect="00133E48">
          <w:headerReference w:type="even" r:id="rId11"/>
          <w:footerReference w:type="even" r:id="rId12"/>
          <w:footerReference w:type="default" r:id="rId13"/>
          <w:headerReference w:type="first" r:id="rId14"/>
          <w:footerReference w:type="first" r:id="rId15"/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  <w:r w:rsidRPr="00133E48">
        <w:rPr>
          <w:rFonts w:cs="Times New Roman"/>
          <w:sz w:val="24"/>
          <w:szCs w:val="24"/>
          <w:vertAlign w:val="superscript"/>
          <w:lang w:val="en-US"/>
        </w:rPr>
        <w:t>1</w:t>
      </w:r>
      <w:r w:rsidRPr="00133E48">
        <w:rPr>
          <w:rFonts w:cs="Times New Roman"/>
          <w:sz w:val="24"/>
          <w:szCs w:val="24"/>
          <w:lang w:val="en-US"/>
        </w:rPr>
        <w:t xml:space="preserve"> Cod, pollack, salmon, trout, herring, mackerel, and shellfish</w:t>
      </w:r>
      <w:r w:rsidRPr="00133E48">
        <w:rPr>
          <w:rFonts w:cs="Times New Roman"/>
          <w:sz w:val="24"/>
          <w:szCs w:val="24"/>
          <w:lang w:val="en-US"/>
        </w:rPr>
        <w:br/>
      </w:r>
      <w:r w:rsidRPr="00133E48">
        <w:rPr>
          <w:rFonts w:cs="Times New Roman"/>
          <w:sz w:val="24"/>
          <w:szCs w:val="24"/>
          <w:vertAlign w:val="superscript"/>
          <w:lang w:val="en-US"/>
        </w:rPr>
        <w:t xml:space="preserve">2 </w:t>
      </w:r>
      <w:r w:rsidRPr="00133E48">
        <w:rPr>
          <w:rFonts w:cs="Times New Roman"/>
          <w:sz w:val="24"/>
          <w:szCs w:val="24"/>
          <w:lang w:val="en-US"/>
        </w:rPr>
        <w:t>Cabbage, cauliflower, broccoli, Chinese cabbage, and brussels sprouts</w:t>
      </w:r>
      <w:r w:rsidRPr="00133E48">
        <w:rPr>
          <w:rFonts w:cs="Times New Roman"/>
          <w:sz w:val="24"/>
          <w:szCs w:val="24"/>
          <w:lang w:val="en-US"/>
        </w:rPr>
        <w:br/>
      </w:r>
      <w:r w:rsidRPr="00133E48">
        <w:rPr>
          <w:rFonts w:cs="Times New Roman"/>
          <w:sz w:val="24"/>
          <w:szCs w:val="24"/>
          <w:vertAlign w:val="superscript"/>
          <w:lang w:val="en-US"/>
        </w:rPr>
        <w:t>3</w:t>
      </w:r>
      <w:r w:rsidRPr="00133E48">
        <w:rPr>
          <w:rFonts w:cs="Times New Roman"/>
          <w:sz w:val="24"/>
          <w:szCs w:val="24"/>
          <w:lang w:val="en-US"/>
        </w:rPr>
        <w:t xml:space="preserve"> Carrot, rutabaga</w:t>
      </w:r>
      <w:r w:rsidRPr="00133E48">
        <w:rPr>
          <w:rFonts w:cs="Times New Roman"/>
          <w:sz w:val="24"/>
          <w:szCs w:val="24"/>
          <w:lang w:val="en-US"/>
        </w:rPr>
        <w:br/>
      </w:r>
      <w:r w:rsidRPr="00133E48">
        <w:rPr>
          <w:rFonts w:cs="Times New Roman"/>
          <w:sz w:val="24"/>
          <w:szCs w:val="24"/>
          <w:vertAlign w:val="superscript"/>
          <w:lang w:val="en-US"/>
        </w:rPr>
        <w:t>4</w:t>
      </w:r>
      <w:r w:rsidRPr="00133E48">
        <w:rPr>
          <w:rFonts w:cs="Times New Roman"/>
          <w:sz w:val="24"/>
          <w:szCs w:val="24"/>
          <w:lang w:val="en-US"/>
        </w:rPr>
        <w:t xml:space="preserve"> Whole grain bread &gt; 50% whole meal flou</w:t>
      </w:r>
      <w:r>
        <w:rPr>
          <w:rFonts w:cs="Times New Roman"/>
          <w:sz w:val="24"/>
          <w:szCs w:val="24"/>
          <w:lang w:val="en-US"/>
        </w:rPr>
        <w:t>r</w:t>
      </w:r>
      <w:r w:rsidR="001F5612">
        <w:rPr>
          <w:rFonts w:cs="Times New Roman"/>
          <w:sz w:val="24"/>
          <w:szCs w:val="24"/>
          <w:lang w:val="en-US"/>
        </w:rPr>
        <w:t>.</w:t>
      </w:r>
    </w:p>
    <w:p w14:paraId="51E7957D" w14:textId="60988C41" w:rsidR="007A2EE6" w:rsidRPr="00133E48" w:rsidRDefault="008B2726" w:rsidP="008B2726">
      <w:pPr>
        <w:spacing w:line="240" w:lineRule="auto"/>
        <w:rPr>
          <w:rFonts w:cs="Times New Roman"/>
          <w:sz w:val="24"/>
          <w:szCs w:val="24"/>
          <w:lang w:val="en-US"/>
        </w:rPr>
      </w:pPr>
      <w:r w:rsidRPr="00133E48">
        <w:rPr>
          <w:rFonts w:cs="Times New Roman"/>
          <w:b/>
          <w:bCs/>
          <w:sz w:val="24"/>
          <w:szCs w:val="24"/>
          <w:lang w:val="en-US"/>
        </w:rPr>
        <w:lastRenderedPageBreak/>
        <w:t>Supplementary Table 2</w:t>
      </w:r>
      <w:r w:rsidRPr="00133E48">
        <w:rPr>
          <w:rFonts w:cs="Times New Roman"/>
          <w:sz w:val="24"/>
          <w:szCs w:val="24"/>
          <w:lang w:val="en-US"/>
        </w:rPr>
        <w:t>. Description of the Healthy Diet Score</w:t>
      </w:r>
    </w:p>
    <w:tbl>
      <w:tblPr>
        <w:tblStyle w:val="Tabellrutnt"/>
        <w:tblW w:w="8773" w:type="dxa"/>
        <w:tblInd w:w="-5" w:type="dxa"/>
        <w:tblLook w:val="04A0" w:firstRow="1" w:lastRow="0" w:firstColumn="1" w:lastColumn="0" w:noHBand="0" w:noVBand="1"/>
      </w:tblPr>
      <w:tblGrid>
        <w:gridCol w:w="2724"/>
        <w:gridCol w:w="2522"/>
        <w:gridCol w:w="2184"/>
        <w:gridCol w:w="1343"/>
      </w:tblGrid>
      <w:tr w:rsidR="008B2726" w:rsidRPr="000B57AB" w14:paraId="237AA803" w14:textId="77777777" w:rsidTr="007A2EE6">
        <w:trPr>
          <w:trHeight w:val="534"/>
        </w:trPr>
        <w:tc>
          <w:tcPr>
            <w:tcW w:w="2724" w:type="dxa"/>
          </w:tcPr>
          <w:p w14:paraId="1CB1F4B2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 xml:space="preserve">Component (food group) </w:t>
            </w:r>
          </w:p>
        </w:tc>
        <w:tc>
          <w:tcPr>
            <w:tcW w:w="2522" w:type="dxa"/>
          </w:tcPr>
          <w:p w14:paraId="720518D1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Dietary recommendation</w:t>
            </w:r>
            <w:r w:rsidRPr="000B57AB">
              <w:rPr>
                <w:rFonts w:cs="Times New Roman"/>
                <w:sz w:val="24"/>
                <w:szCs w:val="24"/>
                <w:vertAlign w:val="superscript"/>
                <w:lang w:val="en-US"/>
              </w:rPr>
              <w:t>1</w:t>
            </w:r>
          </w:p>
        </w:tc>
        <w:tc>
          <w:tcPr>
            <w:tcW w:w="2184" w:type="dxa"/>
          </w:tcPr>
          <w:p w14:paraId="4896070E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Cut-off values</w:t>
            </w:r>
          </w:p>
        </w:tc>
        <w:tc>
          <w:tcPr>
            <w:tcW w:w="1343" w:type="dxa"/>
          </w:tcPr>
          <w:p w14:paraId="3E998B1D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 xml:space="preserve">Score </w:t>
            </w:r>
          </w:p>
        </w:tc>
      </w:tr>
      <w:tr w:rsidR="008B2726" w:rsidRPr="000B57AB" w14:paraId="65A2BEAC" w14:textId="77777777" w:rsidTr="007A2EE6">
        <w:trPr>
          <w:trHeight w:val="815"/>
        </w:trPr>
        <w:tc>
          <w:tcPr>
            <w:tcW w:w="2724" w:type="dxa"/>
          </w:tcPr>
          <w:p w14:paraId="338C31B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Whole grain</w:t>
            </w:r>
          </w:p>
        </w:tc>
        <w:tc>
          <w:tcPr>
            <w:tcW w:w="2522" w:type="dxa"/>
          </w:tcPr>
          <w:p w14:paraId="245BFCEB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4 portions/day</w:t>
            </w:r>
          </w:p>
        </w:tc>
        <w:tc>
          <w:tcPr>
            <w:tcW w:w="2184" w:type="dxa"/>
          </w:tcPr>
          <w:p w14:paraId="78028920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 xml:space="preserve">&lt; 35 g/day 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35-69 g /day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&gt; 70 g/day</w:t>
            </w:r>
          </w:p>
        </w:tc>
        <w:tc>
          <w:tcPr>
            <w:tcW w:w="1343" w:type="dxa"/>
          </w:tcPr>
          <w:p w14:paraId="145394F4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6585FFB9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5</w:t>
            </w:r>
          </w:p>
          <w:p w14:paraId="60B0470E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46AB4BF7" w14:textId="77777777" w:rsidTr="007A2EE6">
        <w:trPr>
          <w:trHeight w:val="815"/>
        </w:trPr>
        <w:tc>
          <w:tcPr>
            <w:tcW w:w="2724" w:type="dxa"/>
          </w:tcPr>
          <w:p w14:paraId="2F79BD7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Vegetables</w:t>
            </w:r>
          </w:p>
        </w:tc>
        <w:tc>
          <w:tcPr>
            <w:tcW w:w="2522" w:type="dxa"/>
          </w:tcPr>
          <w:p w14:paraId="6C66C7DC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≥ 2.5 portions/day</w:t>
            </w:r>
          </w:p>
        </w:tc>
        <w:tc>
          <w:tcPr>
            <w:tcW w:w="2184" w:type="dxa"/>
          </w:tcPr>
          <w:p w14:paraId="3E0E3B42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 g/day</w:t>
            </w:r>
          </w:p>
          <w:p w14:paraId="4304220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-250 g/day</w:t>
            </w:r>
          </w:p>
          <w:p w14:paraId="109A3239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gt; 250g/day</w:t>
            </w:r>
          </w:p>
        </w:tc>
        <w:tc>
          <w:tcPr>
            <w:tcW w:w="1343" w:type="dxa"/>
          </w:tcPr>
          <w:p w14:paraId="068579B8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499B467C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5</w:t>
            </w:r>
          </w:p>
          <w:p w14:paraId="64EBD730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0E304376" w14:textId="77777777" w:rsidTr="007A2EE6">
        <w:trPr>
          <w:trHeight w:val="802"/>
        </w:trPr>
        <w:tc>
          <w:tcPr>
            <w:tcW w:w="2724" w:type="dxa"/>
          </w:tcPr>
          <w:p w14:paraId="348E226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Fruits and berries</w:t>
            </w:r>
          </w:p>
        </w:tc>
        <w:tc>
          <w:tcPr>
            <w:tcW w:w="2522" w:type="dxa"/>
          </w:tcPr>
          <w:p w14:paraId="4BCB14A0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≥ 2.5 portions/day</w:t>
            </w:r>
          </w:p>
        </w:tc>
        <w:tc>
          <w:tcPr>
            <w:tcW w:w="2184" w:type="dxa"/>
          </w:tcPr>
          <w:p w14:paraId="48E308F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 g/day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1-250 g/day</w:t>
            </w:r>
          </w:p>
          <w:p w14:paraId="48DC4A44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gt; 250g/day</w:t>
            </w:r>
          </w:p>
        </w:tc>
        <w:tc>
          <w:tcPr>
            <w:tcW w:w="1343" w:type="dxa"/>
          </w:tcPr>
          <w:p w14:paraId="4619FEAD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6E4C02DE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5</w:t>
            </w:r>
          </w:p>
          <w:p w14:paraId="7516FE8C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73FFA5CF" w14:textId="77777777" w:rsidTr="007A2EE6">
        <w:trPr>
          <w:trHeight w:val="871"/>
        </w:trPr>
        <w:tc>
          <w:tcPr>
            <w:tcW w:w="2724" w:type="dxa"/>
          </w:tcPr>
          <w:p w14:paraId="6C98D06B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Milk (low fat)</w:t>
            </w:r>
          </w:p>
        </w:tc>
        <w:tc>
          <w:tcPr>
            <w:tcW w:w="2522" w:type="dxa"/>
          </w:tcPr>
          <w:p w14:paraId="3D808ECF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3 portions/day</w:t>
            </w:r>
          </w:p>
        </w:tc>
        <w:tc>
          <w:tcPr>
            <w:tcW w:w="2184" w:type="dxa"/>
          </w:tcPr>
          <w:p w14:paraId="07F37172" w14:textId="77777777" w:rsidR="008B2726" w:rsidRPr="000B57AB" w:rsidRDefault="008B2726" w:rsidP="00BC75FF">
            <w:pPr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 xml:space="preserve">≤ </w:t>
            </w:r>
            <w:r w:rsidRPr="000B57AB"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3 times/week</w:t>
            </w:r>
          </w:p>
          <w:p w14:paraId="2153D884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gt; 3 - 6 times/week</w:t>
            </w:r>
          </w:p>
          <w:p w14:paraId="28A5F8F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≥ 7 times/week</w:t>
            </w:r>
          </w:p>
        </w:tc>
        <w:tc>
          <w:tcPr>
            <w:tcW w:w="1343" w:type="dxa"/>
          </w:tcPr>
          <w:p w14:paraId="024D4B11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6A458026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5</w:t>
            </w:r>
          </w:p>
          <w:p w14:paraId="07521BC2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12A4906F" w14:textId="77777777" w:rsidTr="007A2EE6">
        <w:trPr>
          <w:trHeight w:val="815"/>
        </w:trPr>
        <w:tc>
          <w:tcPr>
            <w:tcW w:w="2724" w:type="dxa"/>
          </w:tcPr>
          <w:p w14:paraId="3188E93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Fish</w:t>
            </w:r>
          </w:p>
        </w:tc>
        <w:tc>
          <w:tcPr>
            <w:tcW w:w="2522" w:type="dxa"/>
          </w:tcPr>
          <w:p w14:paraId="6C67B5EC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2-3 times / week</w:t>
            </w:r>
          </w:p>
        </w:tc>
        <w:tc>
          <w:tcPr>
            <w:tcW w:w="2184" w:type="dxa"/>
          </w:tcPr>
          <w:p w14:paraId="61BB21DB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lt; 1 times/week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1 time/week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≥ 2 times/week</w:t>
            </w:r>
          </w:p>
        </w:tc>
        <w:tc>
          <w:tcPr>
            <w:tcW w:w="1343" w:type="dxa"/>
          </w:tcPr>
          <w:p w14:paraId="630EC9F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4966E8C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5</w:t>
            </w:r>
          </w:p>
          <w:p w14:paraId="0BFD61FB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67EAF16C" w14:textId="77777777" w:rsidTr="007A2EE6">
        <w:trPr>
          <w:trHeight w:val="815"/>
        </w:trPr>
        <w:tc>
          <w:tcPr>
            <w:tcW w:w="2724" w:type="dxa"/>
          </w:tcPr>
          <w:p w14:paraId="4E45B948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Beans and lentils</w:t>
            </w:r>
          </w:p>
        </w:tc>
        <w:tc>
          <w:tcPr>
            <w:tcW w:w="2522" w:type="dxa"/>
          </w:tcPr>
          <w:p w14:paraId="63E1D985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Estimated: 2 times/week</w:t>
            </w:r>
          </w:p>
        </w:tc>
        <w:tc>
          <w:tcPr>
            <w:tcW w:w="2184" w:type="dxa"/>
          </w:tcPr>
          <w:p w14:paraId="6A629F6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lt; 1 times/week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1 time/week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≥ 2 times/week</w:t>
            </w:r>
          </w:p>
        </w:tc>
        <w:tc>
          <w:tcPr>
            <w:tcW w:w="1343" w:type="dxa"/>
          </w:tcPr>
          <w:p w14:paraId="648A1552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2060E201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5</w:t>
            </w:r>
          </w:p>
          <w:p w14:paraId="3FCAF37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7DD5BFD6" w14:textId="77777777" w:rsidTr="007A2EE6">
        <w:trPr>
          <w:trHeight w:val="1082"/>
        </w:trPr>
        <w:tc>
          <w:tcPr>
            <w:tcW w:w="2724" w:type="dxa"/>
          </w:tcPr>
          <w:p w14:paraId="3B3CAA3B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Vegetable oils</w:t>
            </w:r>
          </w:p>
        </w:tc>
        <w:tc>
          <w:tcPr>
            <w:tcW w:w="2522" w:type="dxa"/>
          </w:tcPr>
          <w:p w14:paraId="215B65C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MUFA 10-20 E%</w:t>
            </w:r>
          </w:p>
          <w:p w14:paraId="4A5CAD61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PUFA 5-10 E%</w:t>
            </w:r>
          </w:p>
        </w:tc>
        <w:tc>
          <w:tcPr>
            <w:tcW w:w="2184" w:type="dxa"/>
          </w:tcPr>
          <w:p w14:paraId="60744884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lt; 10 E%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≥ 10 E%</w:t>
            </w:r>
          </w:p>
          <w:p w14:paraId="680EC778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lt; 5 E%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≥ 5 E%</w:t>
            </w:r>
          </w:p>
        </w:tc>
        <w:tc>
          <w:tcPr>
            <w:tcW w:w="1343" w:type="dxa"/>
          </w:tcPr>
          <w:p w14:paraId="1A07266E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1F5A09A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  <w:p w14:paraId="5C310E4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60FDA5FD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50506FE7" w14:textId="77777777" w:rsidTr="007A2EE6">
        <w:trPr>
          <w:trHeight w:val="802"/>
        </w:trPr>
        <w:tc>
          <w:tcPr>
            <w:tcW w:w="2724" w:type="dxa"/>
          </w:tcPr>
          <w:p w14:paraId="0C2D6849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Red/processed meats</w:t>
            </w:r>
          </w:p>
        </w:tc>
        <w:tc>
          <w:tcPr>
            <w:tcW w:w="2522" w:type="dxa"/>
          </w:tcPr>
          <w:p w14:paraId="45066F98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Max 500 g/week</w:t>
            </w:r>
          </w:p>
        </w:tc>
        <w:tc>
          <w:tcPr>
            <w:tcW w:w="2184" w:type="dxa"/>
          </w:tcPr>
          <w:p w14:paraId="22F3E11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≥ 2 times/week</w:t>
            </w:r>
          </w:p>
          <w:p w14:paraId="010F75D8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 time/week</w:t>
            </w:r>
          </w:p>
          <w:p w14:paraId="49289950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lt; 1 time/week</w:t>
            </w:r>
          </w:p>
        </w:tc>
        <w:tc>
          <w:tcPr>
            <w:tcW w:w="1343" w:type="dxa"/>
          </w:tcPr>
          <w:p w14:paraId="358E7498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351BCB0E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5</w:t>
            </w:r>
          </w:p>
          <w:p w14:paraId="064997C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33052AAF" w14:textId="77777777" w:rsidTr="007A2EE6">
        <w:trPr>
          <w:trHeight w:val="548"/>
        </w:trPr>
        <w:tc>
          <w:tcPr>
            <w:tcW w:w="2724" w:type="dxa"/>
          </w:tcPr>
          <w:p w14:paraId="38E1DD1D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Salt</w:t>
            </w:r>
          </w:p>
        </w:tc>
        <w:tc>
          <w:tcPr>
            <w:tcW w:w="2522" w:type="dxa"/>
          </w:tcPr>
          <w:p w14:paraId="4BEC867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Max 6 g salt/day</w:t>
            </w:r>
          </w:p>
        </w:tc>
        <w:tc>
          <w:tcPr>
            <w:tcW w:w="2184" w:type="dxa"/>
          </w:tcPr>
          <w:p w14:paraId="4BEF5068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gt; 6 g/day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≤ 6 g/day</w:t>
            </w:r>
          </w:p>
        </w:tc>
        <w:tc>
          <w:tcPr>
            <w:tcW w:w="1343" w:type="dxa"/>
          </w:tcPr>
          <w:p w14:paraId="36EC8311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2A6D027C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046D7A20" w14:textId="77777777" w:rsidTr="007A2EE6">
        <w:trPr>
          <w:trHeight w:val="534"/>
        </w:trPr>
        <w:tc>
          <w:tcPr>
            <w:tcW w:w="2724" w:type="dxa"/>
          </w:tcPr>
          <w:p w14:paraId="68435B08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Sugar</w:t>
            </w:r>
          </w:p>
        </w:tc>
        <w:tc>
          <w:tcPr>
            <w:tcW w:w="2522" w:type="dxa"/>
          </w:tcPr>
          <w:p w14:paraId="7B082B7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Max 10 E%</w:t>
            </w:r>
          </w:p>
        </w:tc>
        <w:tc>
          <w:tcPr>
            <w:tcW w:w="2184" w:type="dxa"/>
          </w:tcPr>
          <w:p w14:paraId="0378E4E7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gt; 10 E%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≤ 10 E%</w:t>
            </w:r>
          </w:p>
        </w:tc>
        <w:tc>
          <w:tcPr>
            <w:tcW w:w="1343" w:type="dxa"/>
          </w:tcPr>
          <w:p w14:paraId="4FF235E1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1A09C8EA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  <w:tr w:rsidR="008B2726" w:rsidRPr="000B57AB" w14:paraId="33260C69" w14:textId="77777777" w:rsidTr="007A2EE6">
        <w:trPr>
          <w:trHeight w:val="534"/>
        </w:trPr>
        <w:tc>
          <w:tcPr>
            <w:tcW w:w="2724" w:type="dxa"/>
          </w:tcPr>
          <w:p w14:paraId="76F2CB2E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Saturated fat</w:t>
            </w:r>
          </w:p>
        </w:tc>
        <w:tc>
          <w:tcPr>
            <w:tcW w:w="2522" w:type="dxa"/>
          </w:tcPr>
          <w:p w14:paraId="5B698E55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 xml:space="preserve">Max 10 E% </w:t>
            </w:r>
          </w:p>
        </w:tc>
        <w:tc>
          <w:tcPr>
            <w:tcW w:w="2184" w:type="dxa"/>
          </w:tcPr>
          <w:p w14:paraId="7B863EFF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&gt; 10 E%</w:t>
            </w:r>
            <w:r w:rsidRPr="000B57AB">
              <w:rPr>
                <w:rFonts w:cs="Times New Roman"/>
                <w:sz w:val="24"/>
                <w:szCs w:val="24"/>
                <w:lang w:val="en-US"/>
              </w:rPr>
              <w:br/>
              <w:t>≤ 10 E%</w:t>
            </w:r>
          </w:p>
        </w:tc>
        <w:tc>
          <w:tcPr>
            <w:tcW w:w="1343" w:type="dxa"/>
          </w:tcPr>
          <w:p w14:paraId="682BC0F5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0</w:t>
            </w:r>
          </w:p>
          <w:p w14:paraId="71966ED0" w14:textId="77777777" w:rsidR="008B2726" w:rsidRPr="000B57AB" w:rsidRDefault="008B2726" w:rsidP="00BC75FF">
            <w:pPr>
              <w:rPr>
                <w:rFonts w:cs="Times New Roman"/>
                <w:sz w:val="24"/>
                <w:szCs w:val="24"/>
                <w:lang w:val="en-US"/>
              </w:rPr>
            </w:pPr>
            <w:r w:rsidRPr="000B57AB">
              <w:rPr>
                <w:rFonts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06101349" w14:textId="5DDA1CE0" w:rsidR="008B2726" w:rsidRDefault="008B2726">
      <w:pPr>
        <w:rPr>
          <w:rFonts w:cs="Times New Roman"/>
          <w:sz w:val="24"/>
          <w:szCs w:val="24"/>
          <w:lang w:val="en-US"/>
        </w:rPr>
      </w:pPr>
      <w:r w:rsidRPr="00133E48">
        <w:rPr>
          <w:rFonts w:cs="Times New Roman"/>
          <w:sz w:val="24"/>
          <w:szCs w:val="24"/>
          <w:vertAlign w:val="superscript"/>
          <w:lang w:val="en-US"/>
        </w:rPr>
        <w:t>1</w:t>
      </w:r>
      <w:r w:rsidRPr="00133E48">
        <w:rPr>
          <w:rFonts w:cs="Times New Roman"/>
          <w:sz w:val="24"/>
          <w:szCs w:val="24"/>
          <w:lang w:val="en-US"/>
        </w:rPr>
        <w:t xml:space="preserve"> Based on the Nordic nutrition recommendations </w:t>
      </w:r>
      <w:r>
        <w:rPr>
          <w:rFonts w:cs="Times New Roman"/>
          <w:sz w:val="24"/>
          <w:szCs w:val="24"/>
          <w:lang w:val="en-US"/>
        </w:rPr>
        <w:fldChar w:fldCharType="begin"/>
      </w:r>
      <w:r w:rsidR="00AB3747">
        <w:rPr>
          <w:rFonts w:cs="Times New Roman"/>
          <w:sz w:val="24"/>
          <w:szCs w:val="24"/>
          <w:lang w:val="en-US"/>
        </w:rPr>
        <w:instrText xml:space="preserve"> ADDIN EN.CITE &lt;EndNote&gt;&lt;Cite&gt;&lt;Author&gt;Blomhoff&lt;/Author&gt;&lt;Year&gt;2011&lt;/Year&gt;&lt;RecNum&gt;1042&lt;/RecNum&gt;&lt;DisplayText&gt;&lt;style size="10"&gt;[45]&lt;/style&gt;&lt;/DisplayText&gt;&lt;record&gt;&lt;rec-number&gt;1042&lt;/rec-number&gt;&lt;foreign-keys&gt;&lt;key app="EN" db-id="25dv2edxlwp00werwz75ttepe0zwzazfezdt" timestamp="1625054886"&gt;1042&lt;/key&gt;&lt;/foreign-keys&gt;&lt;ref-type name="Journal Article"&gt;17&lt;/ref-type&gt;&lt;contributors&gt;&lt;authors&gt;&lt;author&gt;Blomhoff, Rune&lt;/author&gt;&lt;author&gt;Andersen, LF&lt;/author&gt;&lt;author&gt;Iversen, PO&lt;/author&gt;&lt;author&gt;Johansson, L&lt;/author&gt;&lt;author&gt;Smeland, S&lt;/author&gt;&lt;/authors&gt;&lt;/contributors&gt;&lt;titles&gt;&lt;title&gt;Kostråd for å fremme folkehelsen og forebygge kroniske sykdommer&lt;/title&gt;&lt;secondary-title&gt;Metodologisk og vitenskapelig kunnskapsgrunnlag&lt;/secondary-title&gt;&lt;/titles&gt;&lt;periodical&gt;&lt;full-title&gt;Metodologisk og vitenskapelig kunnskapsgrunnlag&lt;/full-title&gt;&lt;/periodical&gt;&lt;dates&gt;&lt;year&gt;2011&lt;/year&gt;&lt;/dates&gt;&lt;urls&gt;&lt;/urls&gt;&lt;/record&gt;&lt;/Cite&gt;&lt;/EndNote&gt;</w:instrText>
      </w:r>
      <w:r>
        <w:rPr>
          <w:rFonts w:cs="Times New Roman"/>
          <w:sz w:val="24"/>
          <w:szCs w:val="24"/>
          <w:lang w:val="en-US"/>
        </w:rPr>
        <w:fldChar w:fldCharType="separate"/>
      </w:r>
      <w:r w:rsidR="00AB3747" w:rsidRPr="00AB3747">
        <w:rPr>
          <w:rFonts w:cs="Times New Roman"/>
          <w:noProof/>
          <w:sz w:val="20"/>
          <w:szCs w:val="24"/>
          <w:lang w:val="en-US"/>
        </w:rPr>
        <w:t>[45]</w:t>
      </w:r>
      <w:r>
        <w:rPr>
          <w:rFonts w:cs="Times New Roman"/>
          <w:sz w:val="24"/>
          <w:szCs w:val="24"/>
          <w:lang w:val="en-US"/>
        </w:rPr>
        <w:fldChar w:fldCharType="end"/>
      </w:r>
      <w:r w:rsidRPr="00133E48">
        <w:rPr>
          <w:rFonts w:cs="Times New Roman"/>
          <w:sz w:val="24"/>
          <w:szCs w:val="24"/>
          <w:lang w:val="en-US"/>
        </w:rPr>
        <w:t>. Total score: 120</w:t>
      </w:r>
      <w:r>
        <w:rPr>
          <w:rFonts w:cs="Times New Roman"/>
          <w:sz w:val="24"/>
          <w:szCs w:val="24"/>
          <w:lang w:val="en-US"/>
        </w:rPr>
        <w:t xml:space="preserve"> points</w:t>
      </w:r>
      <w:r>
        <w:rPr>
          <w:rFonts w:cs="Times New Roman"/>
          <w:sz w:val="24"/>
          <w:szCs w:val="24"/>
          <w:lang w:val="en-US"/>
        </w:rPr>
        <w:br/>
        <w:t xml:space="preserve">E%, percentage of total energy intake; MUFA, monounsaturated fatty acids; PUFA, polyunsaturated fatty acids. </w:t>
      </w:r>
      <w:r>
        <w:rPr>
          <w:rFonts w:cs="Times New Roman"/>
          <w:sz w:val="24"/>
          <w:szCs w:val="24"/>
          <w:lang w:val="en-US"/>
        </w:rPr>
        <w:br w:type="page"/>
      </w:r>
    </w:p>
    <w:p w14:paraId="1ABB0FFE" w14:textId="77777777" w:rsidR="00DB24E6" w:rsidRPr="00133E48" w:rsidRDefault="00DB24E6" w:rsidP="00E51852">
      <w:pPr>
        <w:spacing w:line="480" w:lineRule="auto"/>
        <w:rPr>
          <w:rFonts w:cs="Times New Roman"/>
          <w:sz w:val="24"/>
          <w:szCs w:val="24"/>
          <w:lang w:val="en-GB"/>
        </w:rPr>
      </w:pPr>
      <w:r w:rsidRPr="00133E48">
        <w:rPr>
          <w:rFonts w:cs="Times New Roman"/>
          <w:b/>
          <w:bCs/>
          <w:sz w:val="24"/>
          <w:szCs w:val="24"/>
          <w:lang w:val="en-GB"/>
        </w:rPr>
        <w:lastRenderedPageBreak/>
        <w:t>Supplementary table 3.</w:t>
      </w:r>
      <w:r w:rsidRPr="00133E48">
        <w:rPr>
          <w:rFonts w:cs="Times New Roman"/>
          <w:sz w:val="24"/>
          <w:szCs w:val="24"/>
          <w:lang w:val="en-GB"/>
        </w:rPr>
        <w:t xml:space="preserve"> Overview of the phyla and bacterial names of the 48 bacteria DNA probes used in the </w:t>
      </w:r>
      <w:r w:rsidRPr="00133E48">
        <w:rPr>
          <w:rFonts w:cs="Times New Roman"/>
          <w:sz w:val="24"/>
          <w:szCs w:val="24"/>
          <w:lang w:val="en-US"/>
        </w:rPr>
        <w:t>GA-map™ Dysbiosis Test</w:t>
      </w:r>
    </w:p>
    <w:tbl>
      <w:tblPr>
        <w:tblStyle w:val="Tabellrutnt"/>
        <w:tblW w:w="8758" w:type="dxa"/>
        <w:tblLayout w:type="fixed"/>
        <w:tblLook w:val="04A0" w:firstRow="1" w:lastRow="0" w:firstColumn="1" w:lastColumn="0" w:noHBand="0" w:noVBand="1"/>
      </w:tblPr>
      <w:tblGrid>
        <w:gridCol w:w="2694"/>
        <w:gridCol w:w="6064"/>
      </w:tblGrid>
      <w:tr w:rsidR="00DB24E6" w:rsidRPr="00133E48" w14:paraId="71B04299" w14:textId="77777777" w:rsidTr="00BC75FF">
        <w:trPr>
          <w:trHeight w:val="301"/>
        </w:trPr>
        <w:tc>
          <w:tcPr>
            <w:tcW w:w="2694" w:type="dxa"/>
            <w:noWrap/>
            <w:vAlign w:val="bottom"/>
            <w:hideMark/>
          </w:tcPr>
          <w:p w14:paraId="156143CA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b/>
                <w:bCs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b/>
                <w:bCs/>
                <w:sz w:val="24"/>
                <w:szCs w:val="24"/>
                <w:lang w:eastAsia="nb-NO"/>
              </w:rPr>
              <w:t>Phylum</w:t>
            </w:r>
          </w:p>
        </w:tc>
        <w:tc>
          <w:tcPr>
            <w:tcW w:w="6064" w:type="dxa"/>
            <w:noWrap/>
            <w:vAlign w:val="bottom"/>
            <w:hideMark/>
          </w:tcPr>
          <w:p w14:paraId="4F725EEB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b/>
                <w:bCs/>
                <w:sz w:val="24"/>
                <w:szCs w:val="24"/>
                <w:lang w:val="en-US" w:eastAsia="nb-NO"/>
              </w:rPr>
            </w:pPr>
            <w:r w:rsidRPr="00133E48">
              <w:rPr>
                <w:rFonts w:eastAsia="Times New Roman" w:cs="Times New Roman"/>
                <w:b/>
                <w:bCs/>
                <w:sz w:val="24"/>
                <w:szCs w:val="24"/>
                <w:lang w:val="en-US" w:eastAsia="nb-NO"/>
              </w:rPr>
              <w:t xml:space="preserve">Name </w:t>
            </w:r>
          </w:p>
        </w:tc>
      </w:tr>
      <w:tr w:rsidR="00DB24E6" w:rsidRPr="00133E48" w14:paraId="3897DE38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11F7D0A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Actinobacteria</w:t>
            </w:r>
          </w:p>
        </w:tc>
        <w:tc>
          <w:tcPr>
            <w:tcW w:w="6064" w:type="dxa"/>
            <w:noWrap/>
            <w:hideMark/>
          </w:tcPr>
          <w:p w14:paraId="6B0BA3CD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Actinobacteria</w:t>
            </w:r>
          </w:p>
        </w:tc>
      </w:tr>
      <w:tr w:rsidR="00DB24E6" w:rsidRPr="00133E48" w14:paraId="2812E685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3534CFCE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Actinobacteria</w:t>
            </w:r>
          </w:p>
        </w:tc>
        <w:tc>
          <w:tcPr>
            <w:tcW w:w="6064" w:type="dxa"/>
            <w:noWrap/>
            <w:hideMark/>
          </w:tcPr>
          <w:p w14:paraId="4614D3EC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Actinomycetales</w:t>
            </w:r>
          </w:p>
        </w:tc>
      </w:tr>
      <w:tr w:rsidR="00DB24E6" w:rsidRPr="00133E48" w14:paraId="1130A20B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822315D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Actinobacteria</w:t>
            </w:r>
          </w:p>
        </w:tc>
        <w:tc>
          <w:tcPr>
            <w:tcW w:w="6064" w:type="dxa"/>
            <w:noWrap/>
            <w:hideMark/>
          </w:tcPr>
          <w:p w14:paraId="52CCADB4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Bifidobacterium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</w:t>
            </w:r>
          </w:p>
        </w:tc>
      </w:tr>
      <w:tr w:rsidR="00DB24E6" w:rsidRPr="00133E48" w14:paraId="2AC5152E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11C536B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55D0151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Alistipes</w:t>
            </w:r>
          </w:p>
        </w:tc>
      </w:tr>
      <w:tr w:rsidR="00DB24E6" w:rsidRPr="00133E48" w14:paraId="0124B501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65CA3DAE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1AAD305A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Alistipes onderdonkii</w:t>
            </w:r>
          </w:p>
        </w:tc>
      </w:tr>
      <w:tr w:rsidR="00DB24E6" w:rsidRPr="00133E48" w14:paraId="2229E072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840A5B3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6321C906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Bacteroides fragilis</w:t>
            </w:r>
          </w:p>
        </w:tc>
      </w:tr>
      <w:tr w:rsidR="00DB24E6" w:rsidRPr="00133E48" w14:paraId="7923A6E8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3B94332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3F7B52C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Bacteroides pectinophilus</w:t>
            </w:r>
          </w:p>
        </w:tc>
      </w:tr>
      <w:tr w:rsidR="00DB24E6" w:rsidRPr="00133E48" w14:paraId="4141EE23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67C713D5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5B50AE77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Bacteroide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</w:t>
            </w:r>
          </w:p>
        </w:tc>
      </w:tr>
      <w:tr w:rsidR="00DB24E6" w:rsidRPr="00CF2C2C" w14:paraId="4C54AD7C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1959859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1A65BEC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Bacteroide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 xml:space="preserve">spp. 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&amp;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Prevotella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spp.</w:t>
            </w:r>
          </w:p>
        </w:tc>
      </w:tr>
      <w:tr w:rsidR="00DB24E6" w:rsidRPr="00133E48" w14:paraId="1C89D9B2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67905C0A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2827DE5A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Bacteroides stercoris</w:t>
            </w:r>
          </w:p>
        </w:tc>
      </w:tr>
      <w:tr w:rsidR="00DB24E6" w:rsidRPr="00133E48" w14:paraId="457783FD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6F714193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66EDA24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Bacteroides zoogleoformans</w:t>
            </w:r>
          </w:p>
        </w:tc>
      </w:tr>
      <w:tr w:rsidR="00DB24E6" w:rsidRPr="00133E48" w14:paraId="60F7F9CD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150F66F7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0AEDD45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Parabacteroides johnsonii</w:t>
            </w:r>
          </w:p>
        </w:tc>
      </w:tr>
      <w:tr w:rsidR="00DB24E6" w:rsidRPr="00133E48" w14:paraId="2AD49282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24371267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Bacteroidetes</w:t>
            </w:r>
          </w:p>
        </w:tc>
        <w:tc>
          <w:tcPr>
            <w:tcW w:w="6064" w:type="dxa"/>
            <w:noWrap/>
            <w:hideMark/>
          </w:tcPr>
          <w:p w14:paraId="6FC9C697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Parabacteroide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</w:t>
            </w:r>
          </w:p>
        </w:tc>
      </w:tr>
      <w:tr w:rsidR="00DB24E6" w:rsidRPr="00133E48" w14:paraId="5F71921C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38053E3F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3C31D97E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Firmicutes</w:t>
            </w:r>
          </w:p>
        </w:tc>
      </w:tr>
      <w:tr w:rsidR="00DB24E6" w:rsidRPr="00133E48" w14:paraId="3BBCFAB9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22FF261F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316646F5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Bacilli</w:t>
            </w:r>
          </w:p>
        </w:tc>
      </w:tr>
      <w:tr w:rsidR="00DB24E6" w:rsidRPr="00133E48" w14:paraId="1E99BAAB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5BEB5D4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6F655C7B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Catenibacterium mitsuokai</w:t>
            </w:r>
          </w:p>
        </w:tc>
      </w:tr>
      <w:tr w:rsidR="00DB24E6" w:rsidRPr="00133E48" w14:paraId="13608CBD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0A9AFFD3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775502FD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Clostridia</w:t>
            </w:r>
          </w:p>
        </w:tc>
      </w:tr>
      <w:tr w:rsidR="00DB24E6" w:rsidRPr="00133E48" w14:paraId="4072C2F2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A03E6A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02B3A2A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Clostridium methylpentosum</w:t>
            </w:r>
          </w:p>
        </w:tc>
      </w:tr>
      <w:tr w:rsidR="00DB24E6" w:rsidRPr="00133E48" w14:paraId="45D2CA7F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0DAD8A3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559B673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Clostridium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.</w:t>
            </w:r>
          </w:p>
        </w:tc>
      </w:tr>
      <w:tr w:rsidR="00DB24E6" w:rsidRPr="00133E48" w14:paraId="6B4626E5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42AF421A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5887C2B9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Coprobacillus cateniformis</w:t>
            </w:r>
          </w:p>
        </w:tc>
      </w:tr>
      <w:tr w:rsidR="00DB24E6" w:rsidRPr="00133E48" w14:paraId="6B7BD2BB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D4F0A69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5C4F5BA6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Dialister invisus</w:t>
            </w:r>
          </w:p>
        </w:tc>
      </w:tr>
      <w:tr w:rsidR="00DB24E6" w:rsidRPr="00CF2C2C" w14:paraId="5069EB04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08505190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lastRenderedPageBreak/>
              <w:t>Firmicutes</w:t>
            </w:r>
          </w:p>
        </w:tc>
        <w:tc>
          <w:tcPr>
            <w:tcW w:w="6064" w:type="dxa"/>
            <w:noWrap/>
            <w:hideMark/>
          </w:tcPr>
          <w:p w14:paraId="0C55BE15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</w:pP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Dialister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invisus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&amp;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Megasphaera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micronuciformis</w:t>
            </w:r>
            <w:proofErr w:type="spellEnd"/>
          </w:p>
        </w:tc>
      </w:tr>
      <w:tr w:rsidR="00DB24E6" w:rsidRPr="00133E48" w14:paraId="52327F5E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0A69EBEC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1C8C6CB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Dorea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</w:t>
            </w:r>
          </w:p>
        </w:tc>
      </w:tr>
      <w:tr w:rsidR="00DB24E6" w:rsidRPr="00133E48" w14:paraId="6A5A1A83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64D146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0614E32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Eubacterium biforme</w:t>
            </w:r>
          </w:p>
        </w:tc>
      </w:tr>
      <w:tr w:rsidR="00DB24E6" w:rsidRPr="00133E48" w14:paraId="04819CA8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1DB81644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3A3B0027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Eubacterium hallii</w:t>
            </w:r>
          </w:p>
        </w:tc>
      </w:tr>
      <w:tr w:rsidR="00DB24E6" w:rsidRPr="00133E48" w14:paraId="6377FBD9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B638D4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352EE79B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Eubacterium rectale</w:t>
            </w:r>
          </w:p>
        </w:tc>
      </w:tr>
      <w:tr w:rsidR="00DB24E6" w:rsidRPr="00133E48" w14:paraId="0A0F1E6D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0D05AC2C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2DAABC86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Eubacterium siraeum</w:t>
            </w:r>
          </w:p>
        </w:tc>
      </w:tr>
      <w:tr w:rsidR="00DB24E6" w:rsidRPr="00133E48" w14:paraId="1106CC2A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010EE27D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3313934D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Faecalibacterium prausnitzii</w:t>
            </w:r>
          </w:p>
        </w:tc>
      </w:tr>
      <w:tr w:rsidR="00DB24E6" w:rsidRPr="00133E48" w14:paraId="3DC7D391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4CD3286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5BC2085E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Lachnospiraceae</w:t>
            </w:r>
          </w:p>
        </w:tc>
      </w:tr>
      <w:tr w:rsidR="00DB24E6" w:rsidRPr="00CF2C2C" w14:paraId="4AC29F94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360C3E37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0EBB83F9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Lactobacillus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ruminis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&amp;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Pediococcus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acidilactici</w:t>
            </w:r>
            <w:proofErr w:type="spellEnd"/>
          </w:p>
        </w:tc>
      </w:tr>
      <w:tr w:rsidR="00DB24E6" w:rsidRPr="00133E48" w14:paraId="087D66D8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2770CC7B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2D614AC0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Lactobacillu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</w:t>
            </w:r>
          </w:p>
        </w:tc>
      </w:tr>
      <w:tr w:rsidR="00DB24E6" w:rsidRPr="00133E48" w14:paraId="57E7E329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4DDF1DB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03831C7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Lactobacillu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 2</w:t>
            </w:r>
          </w:p>
        </w:tc>
      </w:tr>
      <w:tr w:rsidR="00DB24E6" w:rsidRPr="00133E48" w14:paraId="7CE268EC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602853E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59BE843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Phascolarctobacterium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.</w:t>
            </w:r>
          </w:p>
        </w:tc>
      </w:tr>
      <w:tr w:rsidR="00DB24E6" w:rsidRPr="00CF2C2C" w14:paraId="3BDD6DE3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14E0221E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7589A074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</w:pP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Ruminococcus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albus 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&amp;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Ruminococcus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bromii</w:t>
            </w:r>
            <w:proofErr w:type="spellEnd"/>
          </w:p>
        </w:tc>
      </w:tr>
      <w:tr w:rsidR="00DB24E6" w:rsidRPr="00133E48" w14:paraId="7608D3BE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38CD7F19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3E91AF8F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Ruminococcus gnavus</w:t>
            </w:r>
          </w:p>
        </w:tc>
      </w:tr>
      <w:tr w:rsidR="00DB24E6" w:rsidRPr="00CF2C2C" w14:paraId="25BFDE7D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4BB01536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3D2A95C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Streptococcus agalactiae 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&amp;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Eubacterium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rectale</w:t>
            </w:r>
            <w:proofErr w:type="spellEnd"/>
          </w:p>
        </w:tc>
      </w:tr>
      <w:tr w:rsidR="00DB24E6" w:rsidRPr="00472944" w14:paraId="55C7F774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4CC71EED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0DFA48CF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Streptococcus </w:t>
            </w:r>
            <w:proofErr w:type="spellStart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salivarius</w:t>
            </w:r>
            <w:proofErr w:type="spellEnd"/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ssp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. thermophilus 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&amp;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S. sanguinis</w:t>
            </w:r>
          </w:p>
        </w:tc>
      </w:tr>
      <w:tr w:rsidR="00DB24E6" w:rsidRPr="00133E48" w14:paraId="5FD204B1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36CF734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36546C7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Streptococcus salivariu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sp.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 xml:space="preserve"> 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thermophilus</w:t>
            </w:r>
          </w:p>
        </w:tc>
      </w:tr>
      <w:tr w:rsidR="00DB24E6" w:rsidRPr="00133E48" w14:paraId="34B6084D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170AF6FC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1AB1DE9E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Streptococcu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</w:t>
            </w:r>
          </w:p>
        </w:tc>
      </w:tr>
      <w:tr w:rsidR="00DB24E6" w:rsidRPr="00133E48" w14:paraId="7C6451D3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46692E97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4C2D2EAC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Streptococcu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 2</w:t>
            </w:r>
          </w:p>
        </w:tc>
      </w:tr>
      <w:tr w:rsidR="00DB24E6" w:rsidRPr="00133E48" w14:paraId="6C1FB6CB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2FA40796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</w:t>
            </w:r>
          </w:p>
        </w:tc>
        <w:tc>
          <w:tcPr>
            <w:tcW w:w="6064" w:type="dxa"/>
            <w:noWrap/>
            <w:hideMark/>
          </w:tcPr>
          <w:p w14:paraId="42C3C9C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Veillonella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spp.</w:t>
            </w:r>
          </w:p>
        </w:tc>
      </w:tr>
      <w:tr w:rsidR="00DB24E6" w:rsidRPr="00133E48" w14:paraId="09496BB2" w14:textId="77777777" w:rsidTr="00BC75FF">
        <w:trPr>
          <w:trHeight w:val="301"/>
        </w:trPr>
        <w:tc>
          <w:tcPr>
            <w:tcW w:w="2694" w:type="dxa"/>
            <w:noWrap/>
          </w:tcPr>
          <w:p w14:paraId="17B4871B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Firmicutes/Tenericutes/Bacteroidetes species</w:t>
            </w:r>
          </w:p>
        </w:tc>
        <w:tc>
          <w:tcPr>
            <w:tcW w:w="6064" w:type="dxa"/>
            <w:noWrap/>
          </w:tcPr>
          <w:p w14:paraId="03AFC5F1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 xml:space="preserve">Firmicutes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(various)</w:t>
            </w:r>
          </w:p>
        </w:tc>
      </w:tr>
      <w:tr w:rsidR="00DB24E6" w:rsidRPr="00133E48" w14:paraId="226B07E5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60B54788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Proteobacteria</w:t>
            </w:r>
          </w:p>
        </w:tc>
        <w:tc>
          <w:tcPr>
            <w:tcW w:w="6064" w:type="dxa"/>
            <w:noWrap/>
            <w:hideMark/>
          </w:tcPr>
          <w:p w14:paraId="25860B44" w14:textId="77777777" w:rsidR="00DB24E6" w:rsidRPr="00412CB3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412CB3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Proteobacteria</w:t>
            </w:r>
          </w:p>
        </w:tc>
      </w:tr>
      <w:tr w:rsidR="00DB24E6" w:rsidRPr="00133E48" w14:paraId="3ABB1EEE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7F1AAE0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Proteobacteria</w:t>
            </w:r>
          </w:p>
        </w:tc>
        <w:tc>
          <w:tcPr>
            <w:tcW w:w="6064" w:type="dxa"/>
            <w:noWrap/>
            <w:hideMark/>
          </w:tcPr>
          <w:p w14:paraId="3D92906B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Acinetobacter junii</w:t>
            </w:r>
          </w:p>
        </w:tc>
      </w:tr>
      <w:tr w:rsidR="00DB24E6" w:rsidRPr="00133E48" w14:paraId="28C2B3A0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379E63EF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lastRenderedPageBreak/>
              <w:t>Proteobacteria</w:t>
            </w:r>
          </w:p>
        </w:tc>
        <w:tc>
          <w:tcPr>
            <w:tcW w:w="6064" w:type="dxa"/>
            <w:noWrap/>
            <w:hideMark/>
          </w:tcPr>
          <w:p w14:paraId="526C88A3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Enterobacteriaceae</w:t>
            </w:r>
          </w:p>
        </w:tc>
      </w:tr>
      <w:tr w:rsidR="00DB24E6" w:rsidRPr="00CF2C2C" w14:paraId="7476B33D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5071D5DE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Proteobacteria</w:t>
            </w:r>
          </w:p>
        </w:tc>
        <w:tc>
          <w:tcPr>
            <w:tcW w:w="6064" w:type="dxa"/>
            <w:noWrap/>
            <w:hideMark/>
          </w:tcPr>
          <w:p w14:paraId="3A26903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Shigella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 xml:space="preserve">spp. 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&amp;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 E</w:t>
            </w:r>
            <w:r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>s</w:t>
            </w: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val="en-US" w:eastAsia="nb-NO"/>
              </w:rPr>
              <w:t xml:space="preserve">cherichia </w:t>
            </w: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val="en-US" w:eastAsia="nb-NO"/>
              </w:rPr>
              <w:t>spp.</w:t>
            </w:r>
          </w:p>
        </w:tc>
      </w:tr>
      <w:tr w:rsidR="00DB24E6" w:rsidRPr="00133E48" w14:paraId="43494A09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08C72CA4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Tenericutes</w:t>
            </w:r>
          </w:p>
        </w:tc>
        <w:tc>
          <w:tcPr>
            <w:tcW w:w="6064" w:type="dxa"/>
            <w:noWrap/>
            <w:hideMark/>
          </w:tcPr>
          <w:p w14:paraId="5C083E42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Mycoplasma hominis</w:t>
            </w:r>
          </w:p>
        </w:tc>
      </w:tr>
      <w:tr w:rsidR="00DB24E6" w:rsidRPr="00133E48" w14:paraId="2697D783" w14:textId="77777777" w:rsidTr="00BC75FF">
        <w:trPr>
          <w:trHeight w:val="301"/>
        </w:trPr>
        <w:tc>
          <w:tcPr>
            <w:tcW w:w="2694" w:type="dxa"/>
            <w:noWrap/>
            <w:hideMark/>
          </w:tcPr>
          <w:p w14:paraId="6DAA0FDC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color w:val="000000"/>
                <w:sz w:val="24"/>
                <w:szCs w:val="24"/>
                <w:lang w:eastAsia="nb-NO"/>
              </w:rPr>
              <w:t>Verrucomicrobia</w:t>
            </w:r>
          </w:p>
        </w:tc>
        <w:tc>
          <w:tcPr>
            <w:tcW w:w="6064" w:type="dxa"/>
            <w:noWrap/>
            <w:hideMark/>
          </w:tcPr>
          <w:p w14:paraId="302F6DE6" w14:textId="77777777" w:rsidR="00DB24E6" w:rsidRPr="00133E48" w:rsidRDefault="00DB24E6" w:rsidP="00E51852">
            <w:pPr>
              <w:spacing w:line="480" w:lineRule="auto"/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</w:pPr>
            <w:r w:rsidRPr="00133E48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  <w:lang w:eastAsia="nb-NO"/>
              </w:rPr>
              <w:t>Akkermansia muciniphila</w:t>
            </w:r>
          </w:p>
        </w:tc>
      </w:tr>
    </w:tbl>
    <w:p w14:paraId="7B04BC1B" w14:textId="77777777" w:rsidR="008B2726" w:rsidRPr="00133E48" w:rsidRDefault="008B2726" w:rsidP="00E51852">
      <w:pPr>
        <w:spacing w:line="480" w:lineRule="auto"/>
        <w:rPr>
          <w:rFonts w:cs="Times New Roman"/>
          <w:sz w:val="24"/>
          <w:szCs w:val="24"/>
          <w:lang w:val="en-US"/>
        </w:rPr>
      </w:pPr>
    </w:p>
    <w:p w14:paraId="6EEBB4CF" w14:textId="16E9388C" w:rsidR="00992602" w:rsidRPr="004D1C87" w:rsidRDefault="00992602" w:rsidP="00E93217">
      <w:pPr>
        <w:suppressLineNumbers/>
        <w:spacing w:line="480" w:lineRule="auto"/>
        <w:rPr>
          <w:b/>
          <w:bCs/>
          <w:sz w:val="24"/>
          <w:szCs w:val="24"/>
          <w:lang w:val="en-US"/>
        </w:rPr>
      </w:pPr>
    </w:p>
    <w:sectPr w:rsidR="00992602" w:rsidRPr="004D1C87" w:rsidSect="00E93217"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4447D3" w14:textId="77777777" w:rsidR="00A14225" w:rsidRDefault="00A14225" w:rsidP="003E02D3">
      <w:pPr>
        <w:spacing w:after="0" w:line="240" w:lineRule="auto"/>
      </w:pPr>
      <w:r>
        <w:separator/>
      </w:r>
    </w:p>
  </w:endnote>
  <w:endnote w:type="continuationSeparator" w:id="0">
    <w:p w14:paraId="43242135" w14:textId="77777777" w:rsidR="00A14225" w:rsidRDefault="00A14225" w:rsidP="003E02D3">
      <w:pPr>
        <w:spacing w:after="0" w:line="240" w:lineRule="auto"/>
      </w:pPr>
      <w:r>
        <w:continuationSeparator/>
      </w:r>
    </w:p>
  </w:endnote>
  <w:endnote w:type="continuationNotice" w:id="1">
    <w:p w14:paraId="09DFD961" w14:textId="77777777" w:rsidR="00A14225" w:rsidRDefault="00A1422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LTStd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88F5A2" w14:textId="77777777" w:rsidR="00992602" w:rsidRDefault="00992602">
    <w:pPr>
      <w:pStyle w:val="Sidfo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4CA8D5" w14:textId="77777777" w:rsidR="00992602" w:rsidRDefault="00992602">
    <w:pPr>
      <w:pStyle w:val="Sidfo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4C5463" w14:textId="77777777" w:rsidR="00992602" w:rsidRDefault="00992602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67FFF6" w14:textId="77777777" w:rsidR="00A14225" w:rsidRDefault="00A14225" w:rsidP="003E02D3">
      <w:pPr>
        <w:spacing w:after="0" w:line="240" w:lineRule="auto"/>
      </w:pPr>
      <w:r>
        <w:separator/>
      </w:r>
    </w:p>
  </w:footnote>
  <w:footnote w:type="continuationSeparator" w:id="0">
    <w:p w14:paraId="50A65E0D" w14:textId="77777777" w:rsidR="00A14225" w:rsidRDefault="00A14225" w:rsidP="003E02D3">
      <w:pPr>
        <w:spacing w:after="0" w:line="240" w:lineRule="auto"/>
      </w:pPr>
      <w:r>
        <w:continuationSeparator/>
      </w:r>
    </w:p>
  </w:footnote>
  <w:footnote w:type="continuationNotice" w:id="1">
    <w:p w14:paraId="6AAAC627" w14:textId="77777777" w:rsidR="00A14225" w:rsidRDefault="00A14225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E26C14" w14:textId="77777777" w:rsidR="00992602" w:rsidRDefault="00992602">
    <w:pPr>
      <w:pStyle w:val="Sidhuvu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2D8ABF" w14:textId="77777777" w:rsidR="00992602" w:rsidRDefault="00992602">
    <w:pPr>
      <w:pStyle w:val="Sidhuvu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72886"/>
    <w:multiLevelType w:val="hybridMultilevel"/>
    <w:tmpl w:val="1EF85986"/>
    <w:lvl w:ilvl="0" w:tplc="AEF0A944">
      <w:numFmt w:val="bullet"/>
      <w:lvlText w:val=""/>
      <w:lvlJc w:val="left"/>
      <w:pPr>
        <w:ind w:left="720" w:hanging="360"/>
      </w:pPr>
      <w:rPr>
        <w:rFonts w:ascii="Wingdings" w:eastAsiaTheme="minorHAnsi" w:hAnsi="Wingdings" w:cs="TimesLTStd-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0D2222E"/>
    <w:multiLevelType w:val="hybridMultilevel"/>
    <w:tmpl w:val="4F20CE38"/>
    <w:lvl w:ilvl="0" w:tplc="DA021A0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44C0D"/>
    <w:multiLevelType w:val="hybridMultilevel"/>
    <w:tmpl w:val="A106FE06"/>
    <w:lvl w:ilvl="0" w:tplc="C71AACFA">
      <w:start w:val="1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D946BE"/>
    <w:multiLevelType w:val="hybridMultilevel"/>
    <w:tmpl w:val="AF96962C"/>
    <w:lvl w:ilvl="0" w:tplc="F2543FF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392400"/>
    <w:multiLevelType w:val="hybridMultilevel"/>
    <w:tmpl w:val="92068936"/>
    <w:lvl w:ilvl="0" w:tplc="6EF8ABCE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47B75E4"/>
    <w:multiLevelType w:val="multilevel"/>
    <w:tmpl w:val="0EEE11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B566C46"/>
    <w:multiLevelType w:val="hybridMultilevel"/>
    <w:tmpl w:val="FE9E87B4"/>
    <w:lvl w:ilvl="0" w:tplc="CCE4E90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27221A2"/>
    <w:multiLevelType w:val="multilevel"/>
    <w:tmpl w:val="EED64E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434661E"/>
    <w:multiLevelType w:val="hybridMultilevel"/>
    <w:tmpl w:val="0ABC51D8"/>
    <w:lvl w:ilvl="0" w:tplc="FFAE6034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4597D17"/>
    <w:multiLevelType w:val="hybridMultilevel"/>
    <w:tmpl w:val="66064BF4"/>
    <w:lvl w:ilvl="0" w:tplc="8DAA13C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9203B9B"/>
    <w:multiLevelType w:val="hybridMultilevel"/>
    <w:tmpl w:val="CDFA8816"/>
    <w:lvl w:ilvl="0" w:tplc="041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4B35172"/>
    <w:multiLevelType w:val="hybridMultilevel"/>
    <w:tmpl w:val="6C184C50"/>
    <w:lvl w:ilvl="0" w:tplc="0DF85842">
      <w:start w:val="200"/>
      <w:numFmt w:val="bullet"/>
      <w:lvlText w:val="-"/>
      <w:lvlJc w:val="left"/>
      <w:pPr>
        <w:ind w:left="720" w:hanging="360"/>
      </w:pPr>
      <w:rPr>
        <w:rFonts w:ascii="Palatino Linotype" w:eastAsia="SimSun" w:hAnsi="Palatino Linotype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CFD5664"/>
    <w:multiLevelType w:val="multilevel"/>
    <w:tmpl w:val="1FDEFC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2710C4D"/>
    <w:multiLevelType w:val="hybridMultilevel"/>
    <w:tmpl w:val="4FC002E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5F2BA0"/>
    <w:multiLevelType w:val="multilevel"/>
    <w:tmpl w:val="AA56516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709F4CBA"/>
    <w:multiLevelType w:val="hybridMultilevel"/>
    <w:tmpl w:val="3C60A802"/>
    <w:lvl w:ilvl="0" w:tplc="27BA5F4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  <w:b w:val="0"/>
        <w:color w:val="2A2A2A"/>
        <w:sz w:val="23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754465">
    <w:abstractNumId w:val="4"/>
  </w:num>
  <w:num w:numId="2" w16cid:durableId="1854100928">
    <w:abstractNumId w:val="10"/>
  </w:num>
  <w:num w:numId="3" w16cid:durableId="1163278027">
    <w:abstractNumId w:val="2"/>
  </w:num>
  <w:num w:numId="4" w16cid:durableId="593248170">
    <w:abstractNumId w:val="8"/>
  </w:num>
  <w:num w:numId="5" w16cid:durableId="2119332028">
    <w:abstractNumId w:val="6"/>
  </w:num>
  <w:num w:numId="6" w16cid:durableId="321354832">
    <w:abstractNumId w:val="0"/>
  </w:num>
  <w:num w:numId="7" w16cid:durableId="1446775426">
    <w:abstractNumId w:val="5"/>
  </w:num>
  <w:num w:numId="8" w16cid:durableId="1638679077">
    <w:abstractNumId w:val="14"/>
  </w:num>
  <w:num w:numId="9" w16cid:durableId="785655593">
    <w:abstractNumId w:val="15"/>
  </w:num>
  <w:num w:numId="10" w16cid:durableId="902182129">
    <w:abstractNumId w:val="3"/>
  </w:num>
  <w:num w:numId="11" w16cid:durableId="399643875">
    <w:abstractNumId w:val="1"/>
  </w:num>
  <w:num w:numId="12" w16cid:durableId="35129333">
    <w:abstractNumId w:val="9"/>
  </w:num>
  <w:num w:numId="13" w16cid:durableId="1461069111">
    <w:abstractNumId w:val="7"/>
  </w:num>
  <w:num w:numId="14" w16cid:durableId="187835221">
    <w:abstractNumId w:val="12"/>
  </w:num>
  <w:num w:numId="15" w16cid:durableId="896285119">
    <w:abstractNumId w:val="11"/>
  </w:num>
  <w:num w:numId="16" w16cid:durableId="55824741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dv2edxlwp00werwz75ttepe0zwzazfezdt&quot;&gt;Backup.Endnote.mars.2020&lt;record-ids&gt;&lt;item&gt;44&lt;/item&gt;&lt;item&gt;122&lt;/item&gt;&lt;item&gt;141&lt;/item&gt;&lt;item&gt;149&lt;/item&gt;&lt;item&gt;164&lt;/item&gt;&lt;item&gt;190&lt;/item&gt;&lt;item&gt;195&lt;/item&gt;&lt;item&gt;402&lt;/item&gt;&lt;item&gt;792&lt;/item&gt;&lt;item&gt;799&lt;/item&gt;&lt;item&gt;800&lt;/item&gt;&lt;item&gt;828&lt;/item&gt;&lt;item&gt;829&lt;/item&gt;&lt;item&gt;837&lt;/item&gt;&lt;item&gt;842&lt;/item&gt;&lt;item&gt;843&lt;/item&gt;&lt;item&gt;845&lt;/item&gt;&lt;item&gt;847&lt;/item&gt;&lt;item&gt;857&lt;/item&gt;&lt;item&gt;859&lt;/item&gt;&lt;item&gt;895&lt;/item&gt;&lt;item&gt;899&lt;/item&gt;&lt;item&gt;904&lt;/item&gt;&lt;item&gt;918&lt;/item&gt;&lt;item&gt;924&lt;/item&gt;&lt;item&gt;944&lt;/item&gt;&lt;item&gt;945&lt;/item&gt;&lt;item&gt;947&lt;/item&gt;&lt;item&gt;958&lt;/item&gt;&lt;item&gt;962&lt;/item&gt;&lt;item&gt;974&lt;/item&gt;&lt;item&gt;977&lt;/item&gt;&lt;item&gt;980&lt;/item&gt;&lt;item&gt;981&lt;/item&gt;&lt;item&gt;982&lt;/item&gt;&lt;item&gt;985&lt;/item&gt;&lt;item&gt;986&lt;/item&gt;&lt;item&gt;987&lt;/item&gt;&lt;item&gt;989&lt;/item&gt;&lt;item&gt;995&lt;/item&gt;&lt;item&gt;996&lt;/item&gt;&lt;item&gt;1008&lt;/item&gt;&lt;item&gt;1013&lt;/item&gt;&lt;item&gt;1015&lt;/item&gt;&lt;item&gt;1016&lt;/item&gt;&lt;item&gt;1017&lt;/item&gt;&lt;item&gt;1019&lt;/item&gt;&lt;item&gt;1020&lt;/item&gt;&lt;item&gt;1021&lt;/item&gt;&lt;item&gt;1022&lt;/item&gt;&lt;item&gt;1025&lt;/item&gt;&lt;item&gt;1029&lt;/item&gt;&lt;item&gt;1030&lt;/item&gt;&lt;item&gt;1032&lt;/item&gt;&lt;item&gt;1034&lt;/item&gt;&lt;item&gt;1035&lt;/item&gt;&lt;item&gt;1036&lt;/item&gt;&lt;item&gt;1037&lt;/item&gt;&lt;item&gt;1041&lt;/item&gt;&lt;item&gt;1042&lt;/item&gt;&lt;item&gt;1043&lt;/item&gt;&lt;item&gt;1054&lt;/item&gt;&lt;item&gt;1061&lt;/item&gt;&lt;item&gt;1063&lt;/item&gt;&lt;item&gt;1068&lt;/item&gt;&lt;item&gt;1070&lt;/item&gt;&lt;item&gt;1071&lt;/item&gt;&lt;item&gt;1074&lt;/item&gt;&lt;item&gt;1076&lt;/item&gt;&lt;item&gt;1077&lt;/item&gt;&lt;item&gt;1078&lt;/item&gt;&lt;item&gt;1102&lt;/item&gt;&lt;item&gt;1133&lt;/item&gt;&lt;item&gt;1244&lt;/item&gt;&lt;item&gt;1245&lt;/item&gt;&lt;item&gt;1248&lt;/item&gt;&lt;item&gt;1249&lt;/item&gt;&lt;item&gt;1250&lt;/item&gt;&lt;item&gt;1268&lt;/item&gt;&lt;item&gt;1271&lt;/item&gt;&lt;item&gt;1272&lt;/item&gt;&lt;/record-ids&gt;&lt;/item&gt;&lt;/Libraries&gt;"/>
  </w:docVars>
  <w:rsids>
    <w:rsidRoot w:val="003E02D3"/>
    <w:rsid w:val="000009C0"/>
    <w:rsid w:val="00000F69"/>
    <w:rsid w:val="00002300"/>
    <w:rsid w:val="000027BD"/>
    <w:rsid w:val="00002AB0"/>
    <w:rsid w:val="00002B08"/>
    <w:rsid w:val="0000502B"/>
    <w:rsid w:val="00005C50"/>
    <w:rsid w:val="0000739C"/>
    <w:rsid w:val="000114CC"/>
    <w:rsid w:val="00011C46"/>
    <w:rsid w:val="00012268"/>
    <w:rsid w:val="0001250E"/>
    <w:rsid w:val="00012F49"/>
    <w:rsid w:val="000131AE"/>
    <w:rsid w:val="0001563A"/>
    <w:rsid w:val="00015668"/>
    <w:rsid w:val="00016A2C"/>
    <w:rsid w:val="00016A78"/>
    <w:rsid w:val="000175ED"/>
    <w:rsid w:val="00017703"/>
    <w:rsid w:val="00017834"/>
    <w:rsid w:val="000178FA"/>
    <w:rsid w:val="00017D0D"/>
    <w:rsid w:val="000209D7"/>
    <w:rsid w:val="00021316"/>
    <w:rsid w:val="000214B6"/>
    <w:rsid w:val="00022B90"/>
    <w:rsid w:val="00022CD8"/>
    <w:rsid w:val="00023336"/>
    <w:rsid w:val="00023D53"/>
    <w:rsid w:val="00024507"/>
    <w:rsid w:val="00025352"/>
    <w:rsid w:val="00025CA7"/>
    <w:rsid w:val="00026B68"/>
    <w:rsid w:val="000276B2"/>
    <w:rsid w:val="000278A9"/>
    <w:rsid w:val="00027B18"/>
    <w:rsid w:val="00027F4A"/>
    <w:rsid w:val="00030ACE"/>
    <w:rsid w:val="000311AE"/>
    <w:rsid w:val="000317C5"/>
    <w:rsid w:val="00032D14"/>
    <w:rsid w:val="000354AD"/>
    <w:rsid w:val="00035F37"/>
    <w:rsid w:val="000366D0"/>
    <w:rsid w:val="00036982"/>
    <w:rsid w:val="000379EC"/>
    <w:rsid w:val="00037F28"/>
    <w:rsid w:val="000409CF"/>
    <w:rsid w:val="000417E5"/>
    <w:rsid w:val="00041924"/>
    <w:rsid w:val="000426FA"/>
    <w:rsid w:val="0004304C"/>
    <w:rsid w:val="000440C0"/>
    <w:rsid w:val="000441AA"/>
    <w:rsid w:val="000442AB"/>
    <w:rsid w:val="0004597E"/>
    <w:rsid w:val="000459A9"/>
    <w:rsid w:val="00045C13"/>
    <w:rsid w:val="00046AFA"/>
    <w:rsid w:val="00046F5F"/>
    <w:rsid w:val="00047348"/>
    <w:rsid w:val="00047B5D"/>
    <w:rsid w:val="00047CC9"/>
    <w:rsid w:val="00051D2F"/>
    <w:rsid w:val="00052ACE"/>
    <w:rsid w:val="00052C8D"/>
    <w:rsid w:val="0005375D"/>
    <w:rsid w:val="00054D0A"/>
    <w:rsid w:val="00055681"/>
    <w:rsid w:val="00055F1D"/>
    <w:rsid w:val="0005617C"/>
    <w:rsid w:val="00056452"/>
    <w:rsid w:val="00056C4B"/>
    <w:rsid w:val="00056CC5"/>
    <w:rsid w:val="00057872"/>
    <w:rsid w:val="000601C5"/>
    <w:rsid w:val="00060C65"/>
    <w:rsid w:val="00061962"/>
    <w:rsid w:val="00061DE0"/>
    <w:rsid w:val="00061F61"/>
    <w:rsid w:val="00062461"/>
    <w:rsid w:val="00062D31"/>
    <w:rsid w:val="000649B4"/>
    <w:rsid w:val="00065752"/>
    <w:rsid w:val="00065D11"/>
    <w:rsid w:val="00065FE0"/>
    <w:rsid w:val="00067097"/>
    <w:rsid w:val="00071276"/>
    <w:rsid w:val="000718F0"/>
    <w:rsid w:val="0007198E"/>
    <w:rsid w:val="00071CAF"/>
    <w:rsid w:val="00071E49"/>
    <w:rsid w:val="00071EBD"/>
    <w:rsid w:val="00072B34"/>
    <w:rsid w:val="00073424"/>
    <w:rsid w:val="000745E2"/>
    <w:rsid w:val="0007548A"/>
    <w:rsid w:val="000761EA"/>
    <w:rsid w:val="000763E3"/>
    <w:rsid w:val="00077370"/>
    <w:rsid w:val="00077CB4"/>
    <w:rsid w:val="00081732"/>
    <w:rsid w:val="00081B62"/>
    <w:rsid w:val="00081C76"/>
    <w:rsid w:val="00082BE7"/>
    <w:rsid w:val="00083BAA"/>
    <w:rsid w:val="00083E0A"/>
    <w:rsid w:val="00083E14"/>
    <w:rsid w:val="00083E31"/>
    <w:rsid w:val="0008423B"/>
    <w:rsid w:val="00084C03"/>
    <w:rsid w:val="00086FEF"/>
    <w:rsid w:val="00090549"/>
    <w:rsid w:val="00090C1E"/>
    <w:rsid w:val="00090DE3"/>
    <w:rsid w:val="00091C4F"/>
    <w:rsid w:val="000933BC"/>
    <w:rsid w:val="00093A86"/>
    <w:rsid w:val="00095990"/>
    <w:rsid w:val="00095C3B"/>
    <w:rsid w:val="00095D48"/>
    <w:rsid w:val="0009676C"/>
    <w:rsid w:val="00096BA6"/>
    <w:rsid w:val="00096C18"/>
    <w:rsid w:val="00096F4F"/>
    <w:rsid w:val="000A2CA6"/>
    <w:rsid w:val="000A38F3"/>
    <w:rsid w:val="000A3B51"/>
    <w:rsid w:val="000A4324"/>
    <w:rsid w:val="000A5544"/>
    <w:rsid w:val="000A59F9"/>
    <w:rsid w:val="000A5A75"/>
    <w:rsid w:val="000A5AEF"/>
    <w:rsid w:val="000A67B5"/>
    <w:rsid w:val="000A7280"/>
    <w:rsid w:val="000B028B"/>
    <w:rsid w:val="000B10EB"/>
    <w:rsid w:val="000B2A7C"/>
    <w:rsid w:val="000B302D"/>
    <w:rsid w:val="000B3DC7"/>
    <w:rsid w:val="000B3E8A"/>
    <w:rsid w:val="000B56E0"/>
    <w:rsid w:val="000B57AB"/>
    <w:rsid w:val="000B5957"/>
    <w:rsid w:val="000B6243"/>
    <w:rsid w:val="000B647E"/>
    <w:rsid w:val="000B7400"/>
    <w:rsid w:val="000B7830"/>
    <w:rsid w:val="000B7EA6"/>
    <w:rsid w:val="000C01E3"/>
    <w:rsid w:val="000C0AD7"/>
    <w:rsid w:val="000C16B0"/>
    <w:rsid w:val="000C2F98"/>
    <w:rsid w:val="000C36EC"/>
    <w:rsid w:val="000C38F4"/>
    <w:rsid w:val="000C4302"/>
    <w:rsid w:val="000C53CD"/>
    <w:rsid w:val="000C600B"/>
    <w:rsid w:val="000C6584"/>
    <w:rsid w:val="000C68F2"/>
    <w:rsid w:val="000C6E2D"/>
    <w:rsid w:val="000D01C4"/>
    <w:rsid w:val="000D03EC"/>
    <w:rsid w:val="000D060E"/>
    <w:rsid w:val="000D0C51"/>
    <w:rsid w:val="000D136A"/>
    <w:rsid w:val="000D14BB"/>
    <w:rsid w:val="000D18F0"/>
    <w:rsid w:val="000D22E8"/>
    <w:rsid w:val="000D2926"/>
    <w:rsid w:val="000D334E"/>
    <w:rsid w:val="000D373C"/>
    <w:rsid w:val="000D399D"/>
    <w:rsid w:val="000D5A1F"/>
    <w:rsid w:val="000D60E9"/>
    <w:rsid w:val="000D6B0C"/>
    <w:rsid w:val="000E28C8"/>
    <w:rsid w:val="000E2BAA"/>
    <w:rsid w:val="000E2DA2"/>
    <w:rsid w:val="000E354B"/>
    <w:rsid w:val="000E37AD"/>
    <w:rsid w:val="000E446D"/>
    <w:rsid w:val="000E56D7"/>
    <w:rsid w:val="000E5C63"/>
    <w:rsid w:val="000E5FB8"/>
    <w:rsid w:val="000E63E0"/>
    <w:rsid w:val="000E70D5"/>
    <w:rsid w:val="000E7675"/>
    <w:rsid w:val="000F2DF8"/>
    <w:rsid w:val="000F3803"/>
    <w:rsid w:val="000F482D"/>
    <w:rsid w:val="000F51A7"/>
    <w:rsid w:val="000F5AED"/>
    <w:rsid w:val="000F7BBA"/>
    <w:rsid w:val="00100ADF"/>
    <w:rsid w:val="00103054"/>
    <w:rsid w:val="00103C6B"/>
    <w:rsid w:val="001059B5"/>
    <w:rsid w:val="00105D7C"/>
    <w:rsid w:val="00106DEE"/>
    <w:rsid w:val="001079C3"/>
    <w:rsid w:val="001106B3"/>
    <w:rsid w:val="00110E24"/>
    <w:rsid w:val="0011236D"/>
    <w:rsid w:val="00112BB8"/>
    <w:rsid w:val="00113458"/>
    <w:rsid w:val="0011541E"/>
    <w:rsid w:val="00116DA5"/>
    <w:rsid w:val="001176B2"/>
    <w:rsid w:val="0012088E"/>
    <w:rsid w:val="00120DDF"/>
    <w:rsid w:val="00120F89"/>
    <w:rsid w:val="00121278"/>
    <w:rsid w:val="00121EF7"/>
    <w:rsid w:val="001221E2"/>
    <w:rsid w:val="00122853"/>
    <w:rsid w:val="00122FFA"/>
    <w:rsid w:val="0012302B"/>
    <w:rsid w:val="00123E22"/>
    <w:rsid w:val="001242FA"/>
    <w:rsid w:val="001244D3"/>
    <w:rsid w:val="00124B13"/>
    <w:rsid w:val="00124F07"/>
    <w:rsid w:val="00124F11"/>
    <w:rsid w:val="001253FB"/>
    <w:rsid w:val="00125C97"/>
    <w:rsid w:val="00126E98"/>
    <w:rsid w:val="00127036"/>
    <w:rsid w:val="00127368"/>
    <w:rsid w:val="00127788"/>
    <w:rsid w:val="00127EB4"/>
    <w:rsid w:val="00130B8E"/>
    <w:rsid w:val="00131281"/>
    <w:rsid w:val="00131648"/>
    <w:rsid w:val="001338A3"/>
    <w:rsid w:val="00133A9C"/>
    <w:rsid w:val="00134630"/>
    <w:rsid w:val="00134F2D"/>
    <w:rsid w:val="0013771E"/>
    <w:rsid w:val="001409F1"/>
    <w:rsid w:val="00142240"/>
    <w:rsid w:val="00142B6E"/>
    <w:rsid w:val="001434A1"/>
    <w:rsid w:val="0014362E"/>
    <w:rsid w:val="00144C72"/>
    <w:rsid w:val="00145297"/>
    <w:rsid w:val="00145535"/>
    <w:rsid w:val="00145576"/>
    <w:rsid w:val="00145A5A"/>
    <w:rsid w:val="00146350"/>
    <w:rsid w:val="00147219"/>
    <w:rsid w:val="00147248"/>
    <w:rsid w:val="00150327"/>
    <w:rsid w:val="00150B72"/>
    <w:rsid w:val="00151693"/>
    <w:rsid w:val="001520EC"/>
    <w:rsid w:val="00153EBE"/>
    <w:rsid w:val="001554A1"/>
    <w:rsid w:val="001607A6"/>
    <w:rsid w:val="00160C34"/>
    <w:rsid w:val="0016260C"/>
    <w:rsid w:val="0016360B"/>
    <w:rsid w:val="001657AF"/>
    <w:rsid w:val="001658F0"/>
    <w:rsid w:val="00166521"/>
    <w:rsid w:val="001678CD"/>
    <w:rsid w:val="00170146"/>
    <w:rsid w:val="0017100A"/>
    <w:rsid w:val="00171638"/>
    <w:rsid w:val="00171FDA"/>
    <w:rsid w:val="00172E34"/>
    <w:rsid w:val="00173558"/>
    <w:rsid w:val="0017370E"/>
    <w:rsid w:val="00175A52"/>
    <w:rsid w:val="00175DC1"/>
    <w:rsid w:val="00175FFC"/>
    <w:rsid w:val="001765C4"/>
    <w:rsid w:val="00180416"/>
    <w:rsid w:val="001806B1"/>
    <w:rsid w:val="00181DC2"/>
    <w:rsid w:val="00182250"/>
    <w:rsid w:val="00182B6E"/>
    <w:rsid w:val="00183C45"/>
    <w:rsid w:val="00184B85"/>
    <w:rsid w:val="00184BD0"/>
    <w:rsid w:val="00186688"/>
    <w:rsid w:val="00190289"/>
    <w:rsid w:val="001926F3"/>
    <w:rsid w:val="001927D2"/>
    <w:rsid w:val="001934F4"/>
    <w:rsid w:val="001935C2"/>
    <w:rsid w:val="001936C0"/>
    <w:rsid w:val="00196B4D"/>
    <w:rsid w:val="001A0060"/>
    <w:rsid w:val="001A02DB"/>
    <w:rsid w:val="001A0662"/>
    <w:rsid w:val="001A15CA"/>
    <w:rsid w:val="001A1BEB"/>
    <w:rsid w:val="001A3077"/>
    <w:rsid w:val="001A3310"/>
    <w:rsid w:val="001A3535"/>
    <w:rsid w:val="001A4894"/>
    <w:rsid w:val="001A4E08"/>
    <w:rsid w:val="001A61D7"/>
    <w:rsid w:val="001A68B0"/>
    <w:rsid w:val="001A72D8"/>
    <w:rsid w:val="001B04FE"/>
    <w:rsid w:val="001B0DF7"/>
    <w:rsid w:val="001B2584"/>
    <w:rsid w:val="001B28D8"/>
    <w:rsid w:val="001B336B"/>
    <w:rsid w:val="001B3791"/>
    <w:rsid w:val="001B3F89"/>
    <w:rsid w:val="001B4EF0"/>
    <w:rsid w:val="001B4FC0"/>
    <w:rsid w:val="001B7874"/>
    <w:rsid w:val="001C24F8"/>
    <w:rsid w:val="001C2A0C"/>
    <w:rsid w:val="001C3760"/>
    <w:rsid w:val="001C38F5"/>
    <w:rsid w:val="001C3ACD"/>
    <w:rsid w:val="001C41B3"/>
    <w:rsid w:val="001C4851"/>
    <w:rsid w:val="001C49ED"/>
    <w:rsid w:val="001C5AAB"/>
    <w:rsid w:val="001C5DCA"/>
    <w:rsid w:val="001C5E0F"/>
    <w:rsid w:val="001C6040"/>
    <w:rsid w:val="001C68E8"/>
    <w:rsid w:val="001D0BD4"/>
    <w:rsid w:val="001D0D17"/>
    <w:rsid w:val="001D1A77"/>
    <w:rsid w:val="001D1B62"/>
    <w:rsid w:val="001D2C0B"/>
    <w:rsid w:val="001D388F"/>
    <w:rsid w:val="001D436D"/>
    <w:rsid w:val="001D5602"/>
    <w:rsid w:val="001D6702"/>
    <w:rsid w:val="001D7AA9"/>
    <w:rsid w:val="001E07F7"/>
    <w:rsid w:val="001E130E"/>
    <w:rsid w:val="001E2555"/>
    <w:rsid w:val="001E2E10"/>
    <w:rsid w:val="001E2F54"/>
    <w:rsid w:val="001E3988"/>
    <w:rsid w:val="001E466C"/>
    <w:rsid w:val="001E56CB"/>
    <w:rsid w:val="001E5846"/>
    <w:rsid w:val="001E663F"/>
    <w:rsid w:val="001E6FA0"/>
    <w:rsid w:val="001F1FC3"/>
    <w:rsid w:val="001F2825"/>
    <w:rsid w:val="001F2A94"/>
    <w:rsid w:val="001F47CA"/>
    <w:rsid w:val="001F498B"/>
    <w:rsid w:val="001F549F"/>
    <w:rsid w:val="001F5612"/>
    <w:rsid w:val="001F59F6"/>
    <w:rsid w:val="001F622E"/>
    <w:rsid w:val="001F65A7"/>
    <w:rsid w:val="002010F9"/>
    <w:rsid w:val="00203011"/>
    <w:rsid w:val="00204F4B"/>
    <w:rsid w:val="002060E3"/>
    <w:rsid w:val="002065C8"/>
    <w:rsid w:val="00206936"/>
    <w:rsid w:val="00207B4D"/>
    <w:rsid w:val="002102A7"/>
    <w:rsid w:val="002110D1"/>
    <w:rsid w:val="002120EC"/>
    <w:rsid w:val="002122CE"/>
    <w:rsid w:val="002125FA"/>
    <w:rsid w:val="0021273A"/>
    <w:rsid w:val="00212DC0"/>
    <w:rsid w:val="00214875"/>
    <w:rsid w:val="00214885"/>
    <w:rsid w:val="002152CA"/>
    <w:rsid w:val="002158F9"/>
    <w:rsid w:val="002161A1"/>
    <w:rsid w:val="00216812"/>
    <w:rsid w:val="00216EB9"/>
    <w:rsid w:val="00217AC9"/>
    <w:rsid w:val="00220212"/>
    <w:rsid w:val="0022035F"/>
    <w:rsid w:val="00222A77"/>
    <w:rsid w:val="0022307B"/>
    <w:rsid w:val="002255EA"/>
    <w:rsid w:val="00225C52"/>
    <w:rsid w:val="002266AB"/>
    <w:rsid w:val="00226A58"/>
    <w:rsid w:val="002313E8"/>
    <w:rsid w:val="0023160D"/>
    <w:rsid w:val="00231620"/>
    <w:rsid w:val="00231D11"/>
    <w:rsid w:val="00232241"/>
    <w:rsid w:val="002325EC"/>
    <w:rsid w:val="00232D5F"/>
    <w:rsid w:val="0023336A"/>
    <w:rsid w:val="00233694"/>
    <w:rsid w:val="002336A2"/>
    <w:rsid w:val="00233C95"/>
    <w:rsid w:val="00234A5D"/>
    <w:rsid w:val="0023513E"/>
    <w:rsid w:val="00236897"/>
    <w:rsid w:val="002368F4"/>
    <w:rsid w:val="002378C6"/>
    <w:rsid w:val="00237935"/>
    <w:rsid w:val="00241007"/>
    <w:rsid w:val="002418DF"/>
    <w:rsid w:val="00241B47"/>
    <w:rsid w:val="00242A53"/>
    <w:rsid w:val="00242AAD"/>
    <w:rsid w:val="00242D67"/>
    <w:rsid w:val="00242D97"/>
    <w:rsid w:val="00243011"/>
    <w:rsid w:val="00243E1D"/>
    <w:rsid w:val="00245A54"/>
    <w:rsid w:val="00246600"/>
    <w:rsid w:val="002471DB"/>
    <w:rsid w:val="00250548"/>
    <w:rsid w:val="00250FCE"/>
    <w:rsid w:val="00251C9E"/>
    <w:rsid w:val="00252657"/>
    <w:rsid w:val="002538E3"/>
    <w:rsid w:val="002539DA"/>
    <w:rsid w:val="00253A66"/>
    <w:rsid w:val="00254FB6"/>
    <w:rsid w:val="002551F9"/>
    <w:rsid w:val="002564FE"/>
    <w:rsid w:val="00257DE5"/>
    <w:rsid w:val="00260739"/>
    <w:rsid w:val="00260EF6"/>
    <w:rsid w:val="00261E53"/>
    <w:rsid w:val="00263261"/>
    <w:rsid w:val="0026497F"/>
    <w:rsid w:val="002649F3"/>
    <w:rsid w:val="00265009"/>
    <w:rsid w:val="002666F8"/>
    <w:rsid w:val="002669E8"/>
    <w:rsid w:val="002673E4"/>
    <w:rsid w:val="002674A5"/>
    <w:rsid w:val="002675C3"/>
    <w:rsid w:val="00267E32"/>
    <w:rsid w:val="00270C41"/>
    <w:rsid w:val="002721C5"/>
    <w:rsid w:val="0027294F"/>
    <w:rsid w:val="00272993"/>
    <w:rsid w:val="00272F42"/>
    <w:rsid w:val="00273344"/>
    <w:rsid w:val="00274911"/>
    <w:rsid w:val="002755EC"/>
    <w:rsid w:val="0027596C"/>
    <w:rsid w:val="00275B92"/>
    <w:rsid w:val="00275F89"/>
    <w:rsid w:val="00276220"/>
    <w:rsid w:val="00276BED"/>
    <w:rsid w:val="00276D2E"/>
    <w:rsid w:val="00277F8C"/>
    <w:rsid w:val="00281817"/>
    <w:rsid w:val="00281F88"/>
    <w:rsid w:val="00282CAB"/>
    <w:rsid w:val="00282D63"/>
    <w:rsid w:val="00282E89"/>
    <w:rsid w:val="0028314B"/>
    <w:rsid w:val="002831C6"/>
    <w:rsid w:val="00283DBB"/>
    <w:rsid w:val="002849C5"/>
    <w:rsid w:val="0028553D"/>
    <w:rsid w:val="00291214"/>
    <w:rsid w:val="0029182D"/>
    <w:rsid w:val="0029293D"/>
    <w:rsid w:val="00292C88"/>
    <w:rsid w:val="00292F14"/>
    <w:rsid w:val="00293EEF"/>
    <w:rsid w:val="00295FB9"/>
    <w:rsid w:val="00297932"/>
    <w:rsid w:val="002A0923"/>
    <w:rsid w:val="002A0988"/>
    <w:rsid w:val="002A0FEA"/>
    <w:rsid w:val="002A18E4"/>
    <w:rsid w:val="002A1A3F"/>
    <w:rsid w:val="002A33C7"/>
    <w:rsid w:val="002A3AE3"/>
    <w:rsid w:val="002A45BE"/>
    <w:rsid w:val="002A4E3C"/>
    <w:rsid w:val="002A5BA6"/>
    <w:rsid w:val="002A69C7"/>
    <w:rsid w:val="002A7E7D"/>
    <w:rsid w:val="002A7E89"/>
    <w:rsid w:val="002B0D99"/>
    <w:rsid w:val="002B1905"/>
    <w:rsid w:val="002B2358"/>
    <w:rsid w:val="002B361F"/>
    <w:rsid w:val="002B3DA3"/>
    <w:rsid w:val="002B4006"/>
    <w:rsid w:val="002B46DC"/>
    <w:rsid w:val="002B6D18"/>
    <w:rsid w:val="002B775D"/>
    <w:rsid w:val="002C0331"/>
    <w:rsid w:val="002C1FAA"/>
    <w:rsid w:val="002C2424"/>
    <w:rsid w:val="002C567E"/>
    <w:rsid w:val="002C67FD"/>
    <w:rsid w:val="002D0EAF"/>
    <w:rsid w:val="002D1295"/>
    <w:rsid w:val="002D19B6"/>
    <w:rsid w:val="002D3450"/>
    <w:rsid w:val="002D3BCD"/>
    <w:rsid w:val="002D62CD"/>
    <w:rsid w:val="002E042C"/>
    <w:rsid w:val="002E04D7"/>
    <w:rsid w:val="002E1226"/>
    <w:rsid w:val="002E125E"/>
    <w:rsid w:val="002E1E48"/>
    <w:rsid w:val="002E26D8"/>
    <w:rsid w:val="002E28DD"/>
    <w:rsid w:val="002E3969"/>
    <w:rsid w:val="002E4787"/>
    <w:rsid w:val="002E47F1"/>
    <w:rsid w:val="002E5213"/>
    <w:rsid w:val="002E58D9"/>
    <w:rsid w:val="002F14E4"/>
    <w:rsid w:val="002F1E13"/>
    <w:rsid w:val="002F1E26"/>
    <w:rsid w:val="002F25E7"/>
    <w:rsid w:val="002F291E"/>
    <w:rsid w:val="002F42B9"/>
    <w:rsid w:val="002F52E0"/>
    <w:rsid w:val="002F5E32"/>
    <w:rsid w:val="00300F92"/>
    <w:rsid w:val="003013CD"/>
    <w:rsid w:val="003028D2"/>
    <w:rsid w:val="00303680"/>
    <w:rsid w:val="00304CE5"/>
    <w:rsid w:val="00307F90"/>
    <w:rsid w:val="00307FD8"/>
    <w:rsid w:val="00311A57"/>
    <w:rsid w:val="00313048"/>
    <w:rsid w:val="003139C7"/>
    <w:rsid w:val="00313FE3"/>
    <w:rsid w:val="00314041"/>
    <w:rsid w:val="00314552"/>
    <w:rsid w:val="003146E4"/>
    <w:rsid w:val="00314B16"/>
    <w:rsid w:val="00314D56"/>
    <w:rsid w:val="00315A5E"/>
    <w:rsid w:val="00315D7C"/>
    <w:rsid w:val="003167DE"/>
    <w:rsid w:val="003168BD"/>
    <w:rsid w:val="00317F84"/>
    <w:rsid w:val="003201B0"/>
    <w:rsid w:val="00320CF1"/>
    <w:rsid w:val="00322661"/>
    <w:rsid w:val="0032282E"/>
    <w:rsid w:val="00322F39"/>
    <w:rsid w:val="00323A44"/>
    <w:rsid w:val="00324B1D"/>
    <w:rsid w:val="00325B87"/>
    <w:rsid w:val="00327120"/>
    <w:rsid w:val="00327603"/>
    <w:rsid w:val="00327B90"/>
    <w:rsid w:val="00327C25"/>
    <w:rsid w:val="00327F25"/>
    <w:rsid w:val="00330CF7"/>
    <w:rsid w:val="003313A3"/>
    <w:rsid w:val="00331D38"/>
    <w:rsid w:val="0033382D"/>
    <w:rsid w:val="00334417"/>
    <w:rsid w:val="00334645"/>
    <w:rsid w:val="00336370"/>
    <w:rsid w:val="003403BB"/>
    <w:rsid w:val="0034326E"/>
    <w:rsid w:val="00343987"/>
    <w:rsid w:val="0034437F"/>
    <w:rsid w:val="00344504"/>
    <w:rsid w:val="00345A94"/>
    <w:rsid w:val="003464E0"/>
    <w:rsid w:val="003503D5"/>
    <w:rsid w:val="003508C0"/>
    <w:rsid w:val="0035209C"/>
    <w:rsid w:val="00355536"/>
    <w:rsid w:val="00356A5A"/>
    <w:rsid w:val="003573AD"/>
    <w:rsid w:val="00357AD4"/>
    <w:rsid w:val="0036083C"/>
    <w:rsid w:val="00360F82"/>
    <w:rsid w:val="00361CAE"/>
    <w:rsid w:val="00362044"/>
    <w:rsid w:val="00362EDF"/>
    <w:rsid w:val="003638A9"/>
    <w:rsid w:val="003649D5"/>
    <w:rsid w:val="00365964"/>
    <w:rsid w:val="00365ED3"/>
    <w:rsid w:val="003661B6"/>
    <w:rsid w:val="003705D3"/>
    <w:rsid w:val="003712DD"/>
    <w:rsid w:val="00372D3F"/>
    <w:rsid w:val="0037478E"/>
    <w:rsid w:val="00376D3E"/>
    <w:rsid w:val="00377868"/>
    <w:rsid w:val="003778D1"/>
    <w:rsid w:val="003824D0"/>
    <w:rsid w:val="00382DB8"/>
    <w:rsid w:val="0038341E"/>
    <w:rsid w:val="0038453A"/>
    <w:rsid w:val="00384E80"/>
    <w:rsid w:val="003852B6"/>
    <w:rsid w:val="0038577A"/>
    <w:rsid w:val="003857BA"/>
    <w:rsid w:val="00385A7E"/>
    <w:rsid w:val="003869E6"/>
    <w:rsid w:val="003877BF"/>
    <w:rsid w:val="00390314"/>
    <w:rsid w:val="003905BB"/>
    <w:rsid w:val="0039094B"/>
    <w:rsid w:val="003909B4"/>
    <w:rsid w:val="0039260F"/>
    <w:rsid w:val="003927C1"/>
    <w:rsid w:val="0039399D"/>
    <w:rsid w:val="00393B9D"/>
    <w:rsid w:val="00394A89"/>
    <w:rsid w:val="0039577F"/>
    <w:rsid w:val="00395847"/>
    <w:rsid w:val="0039588F"/>
    <w:rsid w:val="003963E4"/>
    <w:rsid w:val="00396B0D"/>
    <w:rsid w:val="0039702F"/>
    <w:rsid w:val="00397A89"/>
    <w:rsid w:val="00397B94"/>
    <w:rsid w:val="003A08C4"/>
    <w:rsid w:val="003A0C55"/>
    <w:rsid w:val="003A4484"/>
    <w:rsid w:val="003A526B"/>
    <w:rsid w:val="003A53B9"/>
    <w:rsid w:val="003A5717"/>
    <w:rsid w:val="003A60FB"/>
    <w:rsid w:val="003A6381"/>
    <w:rsid w:val="003A7BA3"/>
    <w:rsid w:val="003B0199"/>
    <w:rsid w:val="003B118E"/>
    <w:rsid w:val="003B164A"/>
    <w:rsid w:val="003B1F20"/>
    <w:rsid w:val="003B265B"/>
    <w:rsid w:val="003B34B1"/>
    <w:rsid w:val="003B3FF0"/>
    <w:rsid w:val="003B4714"/>
    <w:rsid w:val="003B58DE"/>
    <w:rsid w:val="003B59F1"/>
    <w:rsid w:val="003B5FE5"/>
    <w:rsid w:val="003B6802"/>
    <w:rsid w:val="003C1025"/>
    <w:rsid w:val="003C1847"/>
    <w:rsid w:val="003C2BB4"/>
    <w:rsid w:val="003C316A"/>
    <w:rsid w:val="003C35D8"/>
    <w:rsid w:val="003C44A0"/>
    <w:rsid w:val="003C5303"/>
    <w:rsid w:val="003C5B09"/>
    <w:rsid w:val="003C5E2F"/>
    <w:rsid w:val="003C628E"/>
    <w:rsid w:val="003C6AE9"/>
    <w:rsid w:val="003C6E0A"/>
    <w:rsid w:val="003C6FF5"/>
    <w:rsid w:val="003D093E"/>
    <w:rsid w:val="003D2FA4"/>
    <w:rsid w:val="003D3870"/>
    <w:rsid w:val="003D3BCC"/>
    <w:rsid w:val="003D3CC3"/>
    <w:rsid w:val="003D3D88"/>
    <w:rsid w:val="003D4B6F"/>
    <w:rsid w:val="003D4FBB"/>
    <w:rsid w:val="003D506F"/>
    <w:rsid w:val="003D5211"/>
    <w:rsid w:val="003D59CC"/>
    <w:rsid w:val="003D6622"/>
    <w:rsid w:val="003D6CD6"/>
    <w:rsid w:val="003D6E4C"/>
    <w:rsid w:val="003D6E9E"/>
    <w:rsid w:val="003D71DB"/>
    <w:rsid w:val="003D7F97"/>
    <w:rsid w:val="003E013F"/>
    <w:rsid w:val="003E02D3"/>
    <w:rsid w:val="003E0998"/>
    <w:rsid w:val="003E17C5"/>
    <w:rsid w:val="003E18B8"/>
    <w:rsid w:val="003E1C55"/>
    <w:rsid w:val="003E1FAA"/>
    <w:rsid w:val="003E23F2"/>
    <w:rsid w:val="003E49D2"/>
    <w:rsid w:val="003E507B"/>
    <w:rsid w:val="003E51FE"/>
    <w:rsid w:val="003E55DF"/>
    <w:rsid w:val="003E5BDD"/>
    <w:rsid w:val="003E5E52"/>
    <w:rsid w:val="003E725C"/>
    <w:rsid w:val="003E7700"/>
    <w:rsid w:val="003F00B9"/>
    <w:rsid w:val="003F0344"/>
    <w:rsid w:val="003F08EC"/>
    <w:rsid w:val="003F11AE"/>
    <w:rsid w:val="003F1557"/>
    <w:rsid w:val="003F1D02"/>
    <w:rsid w:val="003F21E1"/>
    <w:rsid w:val="003F3F73"/>
    <w:rsid w:val="003F54DB"/>
    <w:rsid w:val="003F5A69"/>
    <w:rsid w:val="003F5BB3"/>
    <w:rsid w:val="003F5C1D"/>
    <w:rsid w:val="003F6302"/>
    <w:rsid w:val="003F6BDF"/>
    <w:rsid w:val="0040157E"/>
    <w:rsid w:val="0040193A"/>
    <w:rsid w:val="0040389B"/>
    <w:rsid w:val="00403F00"/>
    <w:rsid w:val="00404A19"/>
    <w:rsid w:val="0040538F"/>
    <w:rsid w:val="004054A7"/>
    <w:rsid w:val="004066D5"/>
    <w:rsid w:val="004072EE"/>
    <w:rsid w:val="00411B2E"/>
    <w:rsid w:val="00414C3A"/>
    <w:rsid w:val="00414D4A"/>
    <w:rsid w:val="0041553D"/>
    <w:rsid w:val="00415627"/>
    <w:rsid w:val="0041563F"/>
    <w:rsid w:val="00416741"/>
    <w:rsid w:val="00420D48"/>
    <w:rsid w:val="0042422B"/>
    <w:rsid w:val="00424246"/>
    <w:rsid w:val="004249B5"/>
    <w:rsid w:val="004249BD"/>
    <w:rsid w:val="00425763"/>
    <w:rsid w:val="00425B42"/>
    <w:rsid w:val="004264AE"/>
    <w:rsid w:val="0042713B"/>
    <w:rsid w:val="0043149A"/>
    <w:rsid w:val="00433357"/>
    <w:rsid w:val="00433AEB"/>
    <w:rsid w:val="0043437F"/>
    <w:rsid w:val="00434836"/>
    <w:rsid w:val="0043491F"/>
    <w:rsid w:val="004367D1"/>
    <w:rsid w:val="0044014F"/>
    <w:rsid w:val="004413B1"/>
    <w:rsid w:val="004413DA"/>
    <w:rsid w:val="00442667"/>
    <w:rsid w:val="00442C10"/>
    <w:rsid w:val="00443AF2"/>
    <w:rsid w:val="00443EDD"/>
    <w:rsid w:val="00443F8A"/>
    <w:rsid w:val="00446602"/>
    <w:rsid w:val="00446741"/>
    <w:rsid w:val="00446C85"/>
    <w:rsid w:val="00446E29"/>
    <w:rsid w:val="00446E34"/>
    <w:rsid w:val="00447F75"/>
    <w:rsid w:val="00450186"/>
    <w:rsid w:val="00450F40"/>
    <w:rsid w:val="004513F6"/>
    <w:rsid w:val="00452547"/>
    <w:rsid w:val="00452628"/>
    <w:rsid w:val="00452A0C"/>
    <w:rsid w:val="00453509"/>
    <w:rsid w:val="00454787"/>
    <w:rsid w:val="00454A11"/>
    <w:rsid w:val="00454D49"/>
    <w:rsid w:val="00456F5F"/>
    <w:rsid w:val="004600B5"/>
    <w:rsid w:val="00460307"/>
    <w:rsid w:val="0046080A"/>
    <w:rsid w:val="00460CF5"/>
    <w:rsid w:val="00461547"/>
    <w:rsid w:val="0046190E"/>
    <w:rsid w:val="004628E0"/>
    <w:rsid w:val="004632DD"/>
    <w:rsid w:val="004636FA"/>
    <w:rsid w:val="00463CF6"/>
    <w:rsid w:val="00464B47"/>
    <w:rsid w:val="00466269"/>
    <w:rsid w:val="00466AE3"/>
    <w:rsid w:val="004725EB"/>
    <w:rsid w:val="00472675"/>
    <w:rsid w:val="0047274A"/>
    <w:rsid w:val="00472944"/>
    <w:rsid w:val="00473BB0"/>
    <w:rsid w:val="00474B3D"/>
    <w:rsid w:val="00475964"/>
    <w:rsid w:val="00475CEC"/>
    <w:rsid w:val="00476069"/>
    <w:rsid w:val="00476269"/>
    <w:rsid w:val="00476C3C"/>
    <w:rsid w:val="00477772"/>
    <w:rsid w:val="00477DE7"/>
    <w:rsid w:val="00480D1F"/>
    <w:rsid w:val="00481158"/>
    <w:rsid w:val="0048163E"/>
    <w:rsid w:val="004816F1"/>
    <w:rsid w:val="00482A23"/>
    <w:rsid w:val="00483573"/>
    <w:rsid w:val="004842D7"/>
    <w:rsid w:val="00484390"/>
    <w:rsid w:val="00484D8C"/>
    <w:rsid w:val="00485194"/>
    <w:rsid w:val="00485576"/>
    <w:rsid w:val="00486238"/>
    <w:rsid w:val="00486416"/>
    <w:rsid w:val="004865BC"/>
    <w:rsid w:val="004867A7"/>
    <w:rsid w:val="004872C2"/>
    <w:rsid w:val="004901B7"/>
    <w:rsid w:val="004915A5"/>
    <w:rsid w:val="00491B6C"/>
    <w:rsid w:val="00492C9F"/>
    <w:rsid w:val="00493A40"/>
    <w:rsid w:val="00493B74"/>
    <w:rsid w:val="00493D6A"/>
    <w:rsid w:val="00494C7E"/>
    <w:rsid w:val="004950C8"/>
    <w:rsid w:val="00495B20"/>
    <w:rsid w:val="00495CEC"/>
    <w:rsid w:val="0049665F"/>
    <w:rsid w:val="00497758"/>
    <w:rsid w:val="004A238E"/>
    <w:rsid w:val="004A2931"/>
    <w:rsid w:val="004A2C5A"/>
    <w:rsid w:val="004A2C78"/>
    <w:rsid w:val="004A38C9"/>
    <w:rsid w:val="004A42FC"/>
    <w:rsid w:val="004A4780"/>
    <w:rsid w:val="004A5597"/>
    <w:rsid w:val="004A55E7"/>
    <w:rsid w:val="004A5631"/>
    <w:rsid w:val="004A5770"/>
    <w:rsid w:val="004A6599"/>
    <w:rsid w:val="004A680C"/>
    <w:rsid w:val="004A73C6"/>
    <w:rsid w:val="004A7DBD"/>
    <w:rsid w:val="004B024A"/>
    <w:rsid w:val="004B0A15"/>
    <w:rsid w:val="004B138B"/>
    <w:rsid w:val="004B176D"/>
    <w:rsid w:val="004B1A5C"/>
    <w:rsid w:val="004B20ED"/>
    <w:rsid w:val="004B2175"/>
    <w:rsid w:val="004B232F"/>
    <w:rsid w:val="004B29E9"/>
    <w:rsid w:val="004B61C1"/>
    <w:rsid w:val="004B69BD"/>
    <w:rsid w:val="004B7804"/>
    <w:rsid w:val="004C007A"/>
    <w:rsid w:val="004C07E7"/>
    <w:rsid w:val="004C08CC"/>
    <w:rsid w:val="004C0DBD"/>
    <w:rsid w:val="004C2095"/>
    <w:rsid w:val="004C2290"/>
    <w:rsid w:val="004C2467"/>
    <w:rsid w:val="004C370C"/>
    <w:rsid w:val="004C3E22"/>
    <w:rsid w:val="004C4370"/>
    <w:rsid w:val="004C54B3"/>
    <w:rsid w:val="004C54FA"/>
    <w:rsid w:val="004C6F41"/>
    <w:rsid w:val="004C7F6D"/>
    <w:rsid w:val="004D051A"/>
    <w:rsid w:val="004D143D"/>
    <w:rsid w:val="004D1800"/>
    <w:rsid w:val="004D1C87"/>
    <w:rsid w:val="004D1F00"/>
    <w:rsid w:val="004D2219"/>
    <w:rsid w:val="004D2725"/>
    <w:rsid w:val="004D3565"/>
    <w:rsid w:val="004D3F0A"/>
    <w:rsid w:val="004D428F"/>
    <w:rsid w:val="004D4E4B"/>
    <w:rsid w:val="004D5BE0"/>
    <w:rsid w:val="004D5D6B"/>
    <w:rsid w:val="004D6E06"/>
    <w:rsid w:val="004E1B21"/>
    <w:rsid w:val="004E2DC4"/>
    <w:rsid w:val="004E366F"/>
    <w:rsid w:val="004E4FC4"/>
    <w:rsid w:val="004E5811"/>
    <w:rsid w:val="004E5C28"/>
    <w:rsid w:val="004E5CDF"/>
    <w:rsid w:val="004E610E"/>
    <w:rsid w:val="004E6B56"/>
    <w:rsid w:val="004F023A"/>
    <w:rsid w:val="004F1535"/>
    <w:rsid w:val="004F15AA"/>
    <w:rsid w:val="004F191B"/>
    <w:rsid w:val="004F1A85"/>
    <w:rsid w:val="004F218B"/>
    <w:rsid w:val="004F3B68"/>
    <w:rsid w:val="004F3F05"/>
    <w:rsid w:val="004F4854"/>
    <w:rsid w:val="004F6252"/>
    <w:rsid w:val="004F62A5"/>
    <w:rsid w:val="004F62F8"/>
    <w:rsid w:val="004F717F"/>
    <w:rsid w:val="004F77C0"/>
    <w:rsid w:val="004F7BF4"/>
    <w:rsid w:val="00500062"/>
    <w:rsid w:val="0050046C"/>
    <w:rsid w:val="005007ED"/>
    <w:rsid w:val="00500A8E"/>
    <w:rsid w:val="0050103C"/>
    <w:rsid w:val="005013E5"/>
    <w:rsid w:val="00503F58"/>
    <w:rsid w:val="00504077"/>
    <w:rsid w:val="00504A2A"/>
    <w:rsid w:val="0050656B"/>
    <w:rsid w:val="00506D94"/>
    <w:rsid w:val="00507359"/>
    <w:rsid w:val="005076DC"/>
    <w:rsid w:val="00507BF4"/>
    <w:rsid w:val="005110C7"/>
    <w:rsid w:val="00511BB6"/>
    <w:rsid w:val="00511F5C"/>
    <w:rsid w:val="005121DB"/>
    <w:rsid w:val="0051262F"/>
    <w:rsid w:val="005134EA"/>
    <w:rsid w:val="005142EE"/>
    <w:rsid w:val="005145C6"/>
    <w:rsid w:val="005148F9"/>
    <w:rsid w:val="005153FC"/>
    <w:rsid w:val="00515C5F"/>
    <w:rsid w:val="00516149"/>
    <w:rsid w:val="005167A6"/>
    <w:rsid w:val="00516A15"/>
    <w:rsid w:val="00517B2B"/>
    <w:rsid w:val="00517DB8"/>
    <w:rsid w:val="0052052F"/>
    <w:rsid w:val="00521040"/>
    <w:rsid w:val="005217DC"/>
    <w:rsid w:val="0052251D"/>
    <w:rsid w:val="00522F76"/>
    <w:rsid w:val="005230DA"/>
    <w:rsid w:val="00523F43"/>
    <w:rsid w:val="00524BF9"/>
    <w:rsid w:val="00524E6D"/>
    <w:rsid w:val="005255BA"/>
    <w:rsid w:val="005258D0"/>
    <w:rsid w:val="00530D53"/>
    <w:rsid w:val="00530FA0"/>
    <w:rsid w:val="00531009"/>
    <w:rsid w:val="00531427"/>
    <w:rsid w:val="00532379"/>
    <w:rsid w:val="005334E2"/>
    <w:rsid w:val="00535443"/>
    <w:rsid w:val="00535D80"/>
    <w:rsid w:val="00536610"/>
    <w:rsid w:val="00536841"/>
    <w:rsid w:val="005368F3"/>
    <w:rsid w:val="00536D31"/>
    <w:rsid w:val="0053783C"/>
    <w:rsid w:val="00537C89"/>
    <w:rsid w:val="0054076B"/>
    <w:rsid w:val="005427A5"/>
    <w:rsid w:val="00543A8C"/>
    <w:rsid w:val="005442CE"/>
    <w:rsid w:val="00546622"/>
    <w:rsid w:val="00546F3A"/>
    <w:rsid w:val="0055065F"/>
    <w:rsid w:val="005508DD"/>
    <w:rsid w:val="005509ED"/>
    <w:rsid w:val="005517E1"/>
    <w:rsid w:val="00552330"/>
    <w:rsid w:val="00552428"/>
    <w:rsid w:val="00552944"/>
    <w:rsid w:val="00552C64"/>
    <w:rsid w:val="00553CA3"/>
    <w:rsid w:val="0055407C"/>
    <w:rsid w:val="00555128"/>
    <w:rsid w:val="005560DB"/>
    <w:rsid w:val="005562BC"/>
    <w:rsid w:val="00556DD8"/>
    <w:rsid w:val="00556F9D"/>
    <w:rsid w:val="005579C9"/>
    <w:rsid w:val="00557BE4"/>
    <w:rsid w:val="00557E98"/>
    <w:rsid w:val="005603C2"/>
    <w:rsid w:val="005605CD"/>
    <w:rsid w:val="00560B31"/>
    <w:rsid w:val="00561918"/>
    <w:rsid w:val="005620E4"/>
    <w:rsid w:val="0056213E"/>
    <w:rsid w:val="00562339"/>
    <w:rsid w:val="00562378"/>
    <w:rsid w:val="005645D5"/>
    <w:rsid w:val="00564911"/>
    <w:rsid w:val="005650AD"/>
    <w:rsid w:val="00565C18"/>
    <w:rsid w:val="0056765C"/>
    <w:rsid w:val="00570815"/>
    <w:rsid w:val="00572162"/>
    <w:rsid w:val="00572F2E"/>
    <w:rsid w:val="00572F50"/>
    <w:rsid w:val="00573202"/>
    <w:rsid w:val="005751F1"/>
    <w:rsid w:val="00575647"/>
    <w:rsid w:val="005757BB"/>
    <w:rsid w:val="0057615C"/>
    <w:rsid w:val="00576374"/>
    <w:rsid w:val="005772CB"/>
    <w:rsid w:val="00577454"/>
    <w:rsid w:val="00580721"/>
    <w:rsid w:val="00581F71"/>
    <w:rsid w:val="005824DE"/>
    <w:rsid w:val="00582FFA"/>
    <w:rsid w:val="005840ED"/>
    <w:rsid w:val="0058466E"/>
    <w:rsid w:val="0058493D"/>
    <w:rsid w:val="00585263"/>
    <w:rsid w:val="005866A4"/>
    <w:rsid w:val="00586844"/>
    <w:rsid w:val="0058709D"/>
    <w:rsid w:val="00587AA9"/>
    <w:rsid w:val="00590183"/>
    <w:rsid w:val="0059053F"/>
    <w:rsid w:val="00590E98"/>
    <w:rsid w:val="00591610"/>
    <w:rsid w:val="0059291C"/>
    <w:rsid w:val="00592FE0"/>
    <w:rsid w:val="005933B0"/>
    <w:rsid w:val="00594F1E"/>
    <w:rsid w:val="00595006"/>
    <w:rsid w:val="0059532C"/>
    <w:rsid w:val="00595621"/>
    <w:rsid w:val="00595954"/>
    <w:rsid w:val="00596090"/>
    <w:rsid w:val="0059678C"/>
    <w:rsid w:val="00597E98"/>
    <w:rsid w:val="00597F69"/>
    <w:rsid w:val="005A0A4E"/>
    <w:rsid w:val="005A1B3E"/>
    <w:rsid w:val="005A4DA3"/>
    <w:rsid w:val="005A5A8A"/>
    <w:rsid w:val="005A5FB7"/>
    <w:rsid w:val="005A6D71"/>
    <w:rsid w:val="005A7223"/>
    <w:rsid w:val="005B0028"/>
    <w:rsid w:val="005B0152"/>
    <w:rsid w:val="005B0355"/>
    <w:rsid w:val="005B0C15"/>
    <w:rsid w:val="005B10AA"/>
    <w:rsid w:val="005B2206"/>
    <w:rsid w:val="005B2B69"/>
    <w:rsid w:val="005B33E6"/>
    <w:rsid w:val="005B3ADD"/>
    <w:rsid w:val="005B3EF8"/>
    <w:rsid w:val="005B668E"/>
    <w:rsid w:val="005B66D5"/>
    <w:rsid w:val="005B66EF"/>
    <w:rsid w:val="005B6FEA"/>
    <w:rsid w:val="005B71A7"/>
    <w:rsid w:val="005C0672"/>
    <w:rsid w:val="005C096A"/>
    <w:rsid w:val="005C298E"/>
    <w:rsid w:val="005C60D9"/>
    <w:rsid w:val="005C628E"/>
    <w:rsid w:val="005C6401"/>
    <w:rsid w:val="005C6D14"/>
    <w:rsid w:val="005C6D82"/>
    <w:rsid w:val="005C702A"/>
    <w:rsid w:val="005C7664"/>
    <w:rsid w:val="005C7D52"/>
    <w:rsid w:val="005D0486"/>
    <w:rsid w:val="005D1221"/>
    <w:rsid w:val="005D14E1"/>
    <w:rsid w:val="005D369F"/>
    <w:rsid w:val="005D3AAE"/>
    <w:rsid w:val="005D3D65"/>
    <w:rsid w:val="005D3EDC"/>
    <w:rsid w:val="005D40D9"/>
    <w:rsid w:val="005D410E"/>
    <w:rsid w:val="005D4791"/>
    <w:rsid w:val="005D4986"/>
    <w:rsid w:val="005D5E17"/>
    <w:rsid w:val="005E2131"/>
    <w:rsid w:val="005E3D14"/>
    <w:rsid w:val="005E4285"/>
    <w:rsid w:val="005E53F0"/>
    <w:rsid w:val="005E6B08"/>
    <w:rsid w:val="005E7224"/>
    <w:rsid w:val="005E7B87"/>
    <w:rsid w:val="005F0F1C"/>
    <w:rsid w:val="005F1248"/>
    <w:rsid w:val="005F157B"/>
    <w:rsid w:val="005F1A93"/>
    <w:rsid w:val="005F2734"/>
    <w:rsid w:val="005F3532"/>
    <w:rsid w:val="005F5071"/>
    <w:rsid w:val="005F5DE1"/>
    <w:rsid w:val="005F6830"/>
    <w:rsid w:val="005F70B3"/>
    <w:rsid w:val="005F79FB"/>
    <w:rsid w:val="005F7B86"/>
    <w:rsid w:val="00601104"/>
    <w:rsid w:val="00602955"/>
    <w:rsid w:val="006029C5"/>
    <w:rsid w:val="00603D27"/>
    <w:rsid w:val="006047D5"/>
    <w:rsid w:val="00604CA6"/>
    <w:rsid w:val="006056D8"/>
    <w:rsid w:val="0060586E"/>
    <w:rsid w:val="00605B3E"/>
    <w:rsid w:val="0060671F"/>
    <w:rsid w:val="006068E3"/>
    <w:rsid w:val="006069A3"/>
    <w:rsid w:val="0061083B"/>
    <w:rsid w:val="0061170D"/>
    <w:rsid w:val="00611D70"/>
    <w:rsid w:val="0061245A"/>
    <w:rsid w:val="00612868"/>
    <w:rsid w:val="00613B76"/>
    <w:rsid w:val="006145FC"/>
    <w:rsid w:val="006154AD"/>
    <w:rsid w:val="00616A02"/>
    <w:rsid w:val="006176FD"/>
    <w:rsid w:val="00617BA8"/>
    <w:rsid w:val="006207F3"/>
    <w:rsid w:val="00620C13"/>
    <w:rsid w:val="0062126C"/>
    <w:rsid w:val="006219CC"/>
    <w:rsid w:val="0062243A"/>
    <w:rsid w:val="00622931"/>
    <w:rsid w:val="006239B1"/>
    <w:rsid w:val="006239B6"/>
    <w:rsid w:val="0062549F"/>
    <w:rsid w:val="00625C0D"/>
    <w:rsid w:val="00626B9B"/>
    <w:rsid w:val="00630922"/>
    <w:rsid w:val="006309AA"/>
    <w:rsid w:val="006309E9"/>
    <w:rsid w:val="00630E56"/>
    <w:rsid w:val="00630F8A"/>
    <w:rsid w:val="00632168"/>
    <w:rsid w:val="006335E0"/>
    <w:rsid w:val="00634564"/>
    <w:rsid w:val="0063460F"/>
    <w:rsid w:val="0063470D"/>
    <w:rsid w:val="00634F97"/>
    <w:rsid w:val="006365AB"/>
    <w:rsid w:val="00636AB3"/>
    <w:rsid w:val="00636D26"/>
    <w:rsid w:val="00636F23"/>
    <w:rsid w:val="00637261"/>
    <w:rsid w:val="0064012B"/>
    <w:rsid w:val="0064022A"/>
    <w:rsid w:val="00640833"/>
    <w:rsid w:val="00641402"/>
    <w:rsid w:val="00641E55"/>
    <w:rsid w:val="00641F23"/>
    <w:rsid w:val="00642C3C"/>
    <w:rsid w:val="00642F22"/>
    <w:rsid w:val="00643019"/>
    <w:rsid w:val="00643304"/>
    <w:rsid w:val="00644EE8"/>
    <w:rsid w:val="0064567B"/>
    <w:rsid w:val="00645DC5"/>
    <w:rsid w:val="0064639B"/>
    <w:rsid w:val="00646855"/>
    <w:rsid w:val="00650772"/>
    <w:rsid w:val="006509F9"/>
    <w:rsid w:val="00650DCF"/>
    <w:rsid w:val="00651FBC"/>
    <w:rsid w:val="0065202F"/>
    <w:rsid w:val="00652D95"/>
    <w:rsid w:val="00653400"/>
    <w:rsid w:val="00654148"/>
    <w:rsid w:val="0065434D"/>
    <w:rsid w:val="006549B4"/>
    <w:rsid w:val="00654A64"/>
    <w:rsid w:val="00654D3A"/>
    <w:rsid w:val="006569F6"/>
    <w:rsid w:val="00656AAE"/>
    <w:rsid w:val="00660ABB"/>
    <w:rsid w:val="00660C64"/>
    <w:rsid w:val="00660F2B"/>
    <w:rsid w:val="00660FAE"/>
    <w:rsid w:val="00661C27"/>
    <w:rsid w:val="00661EFD"/>
    <w:rsid w:val="00661F9F"/>
    <w:rsid w:val="006620B1"/>
    <w:rsid w:val="00662AD5"/>
    <w:rsid w:val="00662CE0"/>
    <w:rsid w:val="00662FEB"/>
    <w:rsid w:val="00663708"/>
    <w:rsid w:val="00663BFE"/>
    <w:rsid w:val="00663CB8"/>
    <w:rsid w:val="006644E5"/>
    <w:rsid w:val="00664B74"/>
    <w:rsid w:val="00664FDF"/>
    <w:rsid w:val="00665BD5"/>
    <w:rsid w:val="006660C6"/>
    <w:rsid w:val="00666FA8"/>
    <w:rsid w:val="006679CE"/>
    <w:rsid w:val="00667C75"/>
    <w:rsid w:val="00667E3F"/>
    <w:rsid w:val="00671DA6"/>
    <w:rsid w:val="00672B13"/>
    <w:rsid w:val="00672BD0"/>
    <w:rsid w:val="00672E17"/>
    <w:rsid w:val="00674709"/>
    <w:rsid w:val="006749D1"/>
    <w:rsid w:val="006750E9"/>
    <w:rsid w:val="00675F2E"/>
    <w:rsid w:val="00676887"/>
    <w:rsid w:val="00676A33"/>
    <w:rsid w:val="00677720"/>
    <w:rsid w:val="00681584"/>
    <w:rsid w:val="006817A2"/>
    <w:rsid w:val="00681880"/>
    <w:rsid w:val="00682937"/>
    <w:rsid w:val="00682C37"/>
    <w:rsid w:val="00683A3D"/>
    <w:rsid w:val="0068401E"/>
    <w:rsid w:val="006841E5"/>
    <w:rsid w:val="0068432F"/>
    <w:rsid w:val="0068444D"/>
    <w:rsid w:val="0068449F"/>
    <w:rsid w:val="006844A9"/>
    <w:rsid w:val="0068499B"/>
    <w:rsid w:val="00685B4F"/>
    <w:rsid w:val="00686351"/>
    <w:rsid w:val="0068657F"/>
    <w:rsid w:val="00693487"/>
    <w:rsid w:val="00693CEE"/>
    <w:rsid w:val="00693E4C"/>
    <w:rsid w:val="006940EC"/>
    <w:rsid w:val="00694F9A"/>
    <w:rsid w:val="00694FA5"/>
    <w:rsid w:val="00695491"/>
    <w:rsid w:val="00696158"/>
    <w:rsid w:val="0069672F"/>
    <w:rsid w:val="006A06C7"/>
    <w:rsid w:val="006A0722"/>
    <w:rsid w:val="006A1337"/>
    <w:rsid w:val="006A1462"/>
    <w:rsid w:val="006A2828"/>
    <w:rsid w:val="006A2905"/>
    <w:rsid w:val="006A2B0E"/>
    <w:rsid w:val="006A309C"/>
    <w:rsid w:val="006A3631"/>
    <w:rsid w:val="006A45A0"/>
    <w:rsid w:val="006A45E9"/>
    <w:rsid w:val="006A4823"/>
    <w:rsid w:val="006A4BBB"/>
    <w:rsid w:val="006A4DB2"/>
    <w:rsid w:val="006A71EE"/>
    <w:rsid w:val="006A7202"/>
    <w:rsid w:val="006A79CB"/>
    <w:rsid w:val="006B046C"/>
    <w:rsid w:val="006B0D3B"/>
    <w:rsid w:val="006B1BB3"/>
    <w:rsid w:val="006B1C08"/>
    <w:rsid w:val="006B2201"/>
    <w:rsid w:val="006B23CB"/>
    <w:rsid w:val="006B4123"/>
    <w:rsid w:val="006B420F"/>
    <w:rsid w:val="006B44A7"/>
    <w:rsid w:val="006B52C3"/>
    <w:rsid w:val="006B544E"/>
    <w:rsid w:val="006B5B7E"/>
    <w:rsid w:val="006C2168"/>
    <w:rsid w:val="006C243B"/>
    <w:rsid w:val="006C2FB4"/>
    <w:rsid w:val="006C3172"/>
    <w:rsid w:val="006C5554"/>
    <w:rsid w:val="006C5AFE"/>
    <w:rsid w:val="006C5E3F"/>
    <w:rsid w:val="006C6327"/>
    <w:rsid w:val="006C6A64"/>
    <w:rsid w:val="006D0377"/>
    <w:rsid w:val="006D0B7E"/>
    <w:rsid w:val="006D2256"/>
    <w:rsid w:val="006D2AB1"/>
    <w:rsid w:val="006D2FF6"/>
    <w:rsid w:val="006D30FE"/>
    <w:rsid w:val="006D34FE"/>
    <w:rsid w:val="006D4998"/>
    <w:rsid w:val="006D4B92"/>
    <w:rsid w:val="006D4ECE"/>
    <w:rsid w:val="006D68C9"/>
    <w:rsid w:val="006D6A75"/>
    <w:rsid w:val="006D7B0E"/>
    <w:rsid w:val="006E00E6"/>
    <w:rsid w:val="006E039A"/>
    <w:rsid w:val="006E3781"/>
    <w:rsid w:val="006E4227"/>
    <w:rsid w:val="006E43C4"/>
    <w:rsid w:val="006E50AB"/>
    <w:rsid w:val="006E53A2"/>
    <w:rsid w:val="006E7533"/>
    <w:rsid w:val="006E770B"/>
    <w:rsid w:val="006F04BB"/>
    <w:rsid w:val="006F198A"/>
    <w:rsid w:val="006F20B2"/>
    <w:rsid w:val="006F37B3"/>
    <w:rsid w:val="006F3D09"/>
    <w:rsid w:val="006F5163"/>
    <w:rsid w:val="006F5177"/>
    <w:rsid w:val="006F5452"/>
    <w:rsid w:val="006F55A0"/>
    <w:rsid w:val="006F5934"/>
    <w:rsid w:val="006F5E18"/>
    <w:rsid w:val="00700213"/>
    <w:rsid w:val="00700398"/>
    <w:rsid w:val="00702615"/>
    <w:rsid w:val="00702C11"/>
    <w:rsid w:val="00702C13"/>
    <w:rsid w:val="007031F8"/>
    <w:rsid w:val="007049D3"/>
    <w:rsid w:val="007056E0"/>
    <w:rsid w:val="007067B2"/>
    <w:rsid w:val="00706936"/>
    <w:rsid w:val="0070696F"/>
    <w:rsid w:val="0070704B"/>
    <w:rsid w:val="00707CBF"/>
    <w:rsid w:val="00707FD6"/>
    <w:rsid w:val="0071005B"/>
    <w:rsid w:val="0071007C"/>
    <w:rsid w:val="00710704"/>
    <w:rsid w:val="007121BE"/>
    <w:rsid w:val="0071348C"/>
    <w:rsid w:val="007138F7"/>
    <w:rsid w:val="00713CE6"/>
    <w:rsid w:val="00713DB7"/>
    <w:rsid w:val="007148A0"/>
    <w:rsid w:val="00714DDF"/>
    <w:rsid w:val="00714E6E"/>
    <w:rsid w:val="0071561A"/>
    <w:rsid w:val="007158DE"/>
    <w:rsid w:val="00715CE6"/>
    <w:rsid w:val="0071647D"/>
    <w:rsid w:val="00716E80"/>
    <w:rsid w:val="007170F8"/>
    <w:rsid w:val="007174F6"/>
    <w:rsid w:val="007201DD"/>
    <w:rsid w:val="007206CE"/>
    <w:rsid w:val="00720BF7"/>
    <w:rsid w:val="007213F9"/>
    <w:rsid w:val="00721712"/>
    <w:rsid w:val="00721A28"/>
    <w:rsid w:val="00721F42"/>
    <w:rsid w:val="00721F70"/>
    <w:rsid w:val="00722A5C"/>
    <w:rsid w:val="00722D85"/>
    <w:rsid w:val="00723B80"/>
    <w:rsid w:val="00724E68"/>
    <w:rsid w:val="0072505A"/>
    <w:rsid w:val="00725373"/>
    <w:rsid w:val="00726726"/>
    <w:rsid w:val="00726BFB"/>
    <w:rsid w:val="007279A2"/>
    <w:rsid w:val="00727E71"/>
    <w:rsid w:val="007300B5"/>
    <w:rsid w:val="00731915"/>
    <w:rsid w:val="00731B72"/>
    <w:rsid w:val="007326AA"/>
    <w:rsid w:val="0073305B"/>
    <w:rsid w:val="00734305"/>
    <w:rsid w:val="007353A2"/>
    <w:rsid w:val="00735724"/>
    <w:rsid w:val="00736393"/>
    <w:rsid w:val="00736D15"/>
    <w:rsid w:val="00736E1B"/>
    <w:rsid w:val="007378F3"/>
    <w:rsid w:val="007404DB"/>
    <w:rsid w:val="0074100D"/>
    <w:rsid w:val="00741F0C"/>
    <w:rsid w:val="0074263E"/>
    <w:rsid w:val="00742685"/>
    <w:rsid w:val="0074309C"/>
    <w:rsid w:val="007440DE"/>
    <w:rsid w:val="00744AEE"/>
    <w:rsid w:val="00744BF9"/>
    <w:rsid w:val="00744F2A"/>
    <w:rsid w:val="0074589B"/>
    <w:rsid w:val="00745D74"/>
    <w:rsid w:val="0074749E"/>
    <w:rsid w:val="007476B5"/>
    <w:rsid w:val="00747716"/>
    <w:rsid w:val="00750213"/>
    <w:rsid w:val="007502C2"/>
    <w:rsid w:val="00750ADF"/>
    <w:rsid w:val="00750D3F"/>
    <w:rsid w:val="00751887"/>
    <w:rsid w:val="00752048"/>
    <w:rsid w:val="00753583"/>
    <w:rsid w:val="00755788"/>
    <w:rsid w:val="0075684D"/>
    <w:rsid w:val="00757518"/>
    <w:rsid w:val="00757C6D"/>
    <w:rsid w:val="00760FCC"/>
    <w:rsid w:val="00761DD7"/>
    <w:rsid w:val="00764124"/>
    <w:rsid w:val="007661B8"/>
    <w:rsid w:val="007662B7"/>
    <w:rsid w:val="00766E90"/>
    <w:rsid w:val="00770EB9"/>
    <w:rsid w:val="00771859"/>
    <w:rsid w:val="0077238D"/>
    <w:rsid w:val="00772504"/>
    <w:rsid w:val="007727A5"/>
    <w:rsid w:val="007728CB"/>
    <w:rsid w:val="00772D6C"/>
    <w:rsid w:val="00774397"/>
    <w:rsid w:val="00774D07"/>
    <w:rsid w:val="00775C95"/>
    <w:rsid w:val="007768FF"/>
    <w:rsid w:val="00777CD7"/>
    <w:rsid w:val="00781953"/>
    <w:rsid w:val="00781DF2"/>
    <w:rsid w:val="00782F33"/>
    <w:rsid w:val="007835B6"/>
    <w:rsid w:val="007842EC"/>
    <w:rsid w:val="00785580"/>
    <w:rsid w:val="0078622C"/>
    <w:rsid w:val="00786D0F"/>
    <w:rsid w:val="00787EE5"/>
    <w:rsid w:val="0079055D"/>
    <w:rsid w:val="0079104B"/>
    <w:rsid w:val="0079111B"/>
    <w:rsid w:val="00791796"/>
    <w:rsid w:val="00791A0D"/>
    <w:rsid w:val="00792461"/>
    <w:rsid w:val="00793F4F"/>
    <w:rsid w:val="00795FA9"/>
    <w:rsid w:val="0079721C"/>
    <w:rsid w:val="0079781E"/>
    <w:rsid w:val="007A0816"/>
    <w:rsid w:val="007A28E9"/>
    <w:rsid w:val="007A2EE6"/>
    <w:rsid w:val="007A3BB8"/>
    <w:rsid w:val="007A484A"/>
    <w:rsid w:val="007A651F"/>
    <w:rsid w:val="007A7FD8"/>
    <w:rsid w:val="007B0C4C"/>
    <w:rsid w:val="007B0D46"/>
    <w:rsid w:val="007B1662"/>
    <w:rsid w:val="007B1AE9"/>
    <w:rsid w:val="007B1BF8"/>
    <w:rsid w:val="007B1FA5"/>
    <w:rsid w:val="007B2261"/>
    <w:rsid w:val="007B29F5"/>
    <w:rsid w:val="007B301C"/>
    <w:rsid w:val="007B4347"/>
    <w:rsid w:val="007B452B"/>
    <w:rsid w:val="007B46F0"/>
    <w:rsid w:val="007B53A6"/>
    <w:rsid w:val="007B5E86"/>
    <w:rsid w:val="007B7467"/>
    <w:rsid w:val="007B7DAC"/>
    <w:rsid w:val="007C0DCC"/>
    <w:rsid w:val="007C0E00"/>
    <w:rsid w:val="007C1C2B"/>
    <w:rsid w:val="007C29E7"/>
    <w:rsid w:val="007C33B5"/>
    <w:rsid w:val="007C4194"/>
    <w:rsid w:val="007C4B81"/>
    <w:rsid w:val="007C563D"/>
    <w:rsid w:val="007C6655"/>
    <w:rsid w:val="007C780E"/>
    <w:rsid w:val="007C79AD"/>
    <w:rsid w:val="007D27BC"/>
    <w:rsid w:val="007D2F15"/>
    <w:rsid w:val="007D36ED"/>
    <w:rsid w:val="007D42F5"/>
    <w:rsid w:val="007D54F9"/>
    <w:rsid w:val="007D67E2"/>
    <w:rsid w:val="007D6A30"/>
    <w:rsid w:val="007D7B42"/>
    <w:rsid w:val="007D7EF2"/>
    <w:rsid w:val="007D7F32"/>
    <w:rsid w:val="007E0921"/>
    <w:rsid w:val="007E094A"/>
    <w:rsid w:val="007E15B9"/>
    <w:rsid w:val="007E1629"/>
    <w:rsid w:val="007E1978"/>
    <w:rsid w:val="007E23B9"/>
    <w:rsid w:val="007E2AA8"/>
    <w:rsid w:val="007E306F"/>
    <w:rsid w:val="007E3214"/>
    <w:rsid w:val="007E3561"/>
    <w:rsid w:val="007E4DA5"/>
    <w:rsid w:val="007E4FDE"/>
    <w:rsid w:val="007E6181"/>
    <w:rsid w:val="007F21DA"/>
    <w:rsid w:val="007F2896"/>
    <w:rsid w:val="007F3BA2"/>
    <w:rsid w:val="007F40F1"/>
    <w:rsid w:val="007F4101"/>
    <w:rsid w:val="007F4736"/>
    <w:rsid w:val="007F503F"/>
    <w:rsid w:val="007F5EC8"/>
    <w:rsid w:val="007F6058"/>
    <w:rsid w:val="007F6918"/>
    <w:rsid w:val="007F6977"/>
    <w:rsid w:val="007F69A7"/>
    <w:rsid w:val="007F77BA"/>
    <w:rsid w:val="007F792B"/>
    <w:rsid w:val="007F7E73"/>
    <w:rsid w:val="007F7EC2"/>
    <w:rsid w:val="00800C47"/>
    <w:rsid w:val="008011E1"/>
    <w:rsid w:val="0080208C"/>
    <w:rsid w:val="008020FC"/>
    <w:rsid w:val="00802EDC"/>
    <w:rsid w:val="00803DFE"/>
    <w:rsid w:val="0080518B"/>
    <w:rsid w:val="00805191"/>
    <w:rsid w:val="0080537D"/>
    <w:rsid w:val="00805F30"/>
    <w:rsid w:val="00806450"/>
    <w:rsid w:val="008070CD"/>
    <w:rsid w:val="008072D6"/>
    <w:rsid w:val="00810072"/>
    <w:rsid w:val="00810348"/>
    <w:rsid w:val="0081122B"/>
    <w:rsid w:val="008114ED"/>
    <w:rsid w:val="008117FB"/>
    <w:rsid w:val="00811B64"/>
    <w:rsid w:val="00813DAD"/>
    <w:rsid w:val="008140ED"/>
    <w:rsid w:val="00814288"/>
    <w:rsid w:val="00814850"/>
    <w:rsid w:val="00815DEA"/>
    <w:rsid w:val="008166C6"/>
    <w:rsid w:val="00816950"/>
    <w:rsid w:val="00816B4A"/>
    <w:rsid w:val="00816D09"/>
    <w:rsid w:val="008176B6"/>
    <w:rsid w:val="00817C1D"/>
    <w:rsid w:val="008203A9"/>
    <w:rsid w:val="00820541"/>
    <w:rsid w:val="00820C50"/>
    <w:rsid w:val="00822430"/>
    <w:rsid w:val="00824CB0"/>
    <w:rsid w:val="00825227"/>
    <w:rsid w:val="00825E09"/>
    <w:rsid w:val="00827CB4"/>
    <w:rsid w:val="00827DAB"/>
    <w:rsid w:val="0083029A"/>
    <w:rsid w:val="008304F4"/>
    <w:rsid w:val="0083097A"/>
    <w:rsid w:val="00831107"/>
    <w:rsid w:val="008314BB"/>
    <w:rsid w:val="008320F0"/>
    <w:rsid w:val="00832DF7"/>
    <w:rsid w:val="00833EDF"/>
    <w:rsid w:val="00835428"/>
    <w:rsid w:val="0083753B"/>
    <w:rsid w:val="0083767C"/>
    <w:rsid w:val="00840665"/>
    <w:rsid w:val="00840BF6"/>
    <w:rsid w:val="00841673"/>
    <w:rsid w:val="008441C4"/>
    <w:rsid w:val="00845A02"/>
    <w:rsid w:val="00845FE6"/>
    <w:rsid w:val="00846261"/>
    <w:rsid w:val="00846F37"/>
    <w:rsid w:val="00847213"/>
    <w:rsid w:val="00847748"/>
    <w:rsid w:val="00847E33"/>
    <w:rsid w:val="00847FE2"/>
    <w:rsid w:val="0085020B"/>
    <w:rsid w:val="008508ED"/>
    <w:rsid w:val="00850E7C"/>
    <w:rsid w:val="008515EB"/>
    <w:rsid w:val="0085301D"/>
    <w:rsid w:val="00854866"/>
    <w:rsid w:val="0085640B"/>
    <w:rsid w:val="00856912"/>
    <w:rsid w:val="00856A3A"/>
    <w:rsid w:val="00857319"/>
    <w:rsid w:val="00857358"/>
    <w:rsid w:val="00860124"/>
    <w:rsid w:val="008618C7"/>
    <w:rsid w:val="00861C37"/>
    <w:rsid w:val="00861DA3"/>
    <w:rsid w:val="00863A11"/>
    <w:rsid w:val="00865F4F"/>
    <w:rsid w:val="00866243"/>
    <w:rsid w:val="00866301"/>
    <w:rsid w:val="0086700C"/>
    <w:rsid w:val="008701CE"/>
    <w:rsid w:val="00870D58"/>
    <w:rsid w:val="00871993"/>
    <w:rsid w:val="00871FD2"/>
    <w:rsid w:val="008720E4"/>
    <w:rsid w:val="00872211"/>
    <w:rsid w:val="008731C7"/>
    <w:rsid w:val="00873462"/>
    <w:rsid w:val="00873A41"/>
    <w:rsid w:val="00874445"/>
    <w:rsid w:val="00874AD7"/>
    <w:rsid w:val="0087673B"/>
    <w:rsid w:val="00876FB0"/>
    <w:rsid w:val="00877BDE"/>
    <w:rsid w:val="008804EC"/>
    <w:rsid w:val="00880CC3"/>
    <w:rsid w:val="0088281B"/>
    <w:rsid w:val="0088315A"/>
    <w:rsid w:val="008835C9"/>
    <w:rsid w:val="00883BE0"/>
    <w:rsid w:val="00884215"/>
    <w:rsid w:val="00884258"/>
    <w:rsid w:val="008844B1"/>
    <w:rsid w:val="00884B04"/>
    <w:rsid w:val="0088532F"/>
    <w:rsid w:val="00885AF2"/>
    <w:rsid w:val="00887911"/>
    <w:rsid w:val="00887CBA"/>
    <w:rsid w:val="00890F11"/>
    <w:rsid w:val="00893038"/>
    <w:rsid w:val="00893EF5"/>
    <w:rsid w:val="0089420B"/>
    <w:rsid w:val="008949A2"/>
    <w:rsid w:val="008971A9"/>
    <w:rsid w:val="008974A8"/>
    <w:rsid w:val="00897B13"/>
    <w:rsid w:val="008A0A2F"/>
    <w:rsid w:val="008A13F2"/>
    <w:rsid w:val="008A15D0"/>
    <w:rsid w:val="008A1773"/>
    <w:rsid w:val="008A1D82"/>
    <w:rsid w:val="008A1F4C"/>
    <w:rsid w:val="008A2924"/>
    <w:rsid w:val="008A2E8E"/>
    <w:rsid w:val="008A3CB2"/>
    <w:rsid w:val="008A4A74"/>
    <w:rsid w:val="008A5259"/>
    <w:rsid w:val="008A6341"/>
    <w:rsid w:val="008A6FA4"/>
    <w:rsid w:val="008A7332"/>
    <w:rsid w:val="008A747F"/>
    <w:rsid w:val="008A7632"/>
    <w:rsid w:val="008A7DEE"/>
    <w:rsid w:val="008B0A60"/>
    <w:rsid w:val="008B1154"/>
    <w:rsid w:val="008B2726"/>
    <w:rsid w:val="008B27E2"/>
    <w:rsid w:val="008B2DFF"/>
    <w:rsid w:val="008B4539"/>
    <w:rsid w:val="008B4637"/>
    <w:rsid w:val="008B46EF"/>
    <w:rsid w:val="008B4969"/>
    <w:rsid w:val="008B5BE6"/>
    <w:rsid w:val="008B6201"/>
    <w:rsid w:val="008B6DD0"/>
    <w:rsid w:val="008B7A53"/>
    <w:rsid w:val="008C2256"/>
    <w:rsid w:val="008C3849"/>
    <w:rsid w:val="008C49D5"/>
    <w:rsid w:val="008C52FE"/>
    <w:rsid w:val="008C5F6C"/>
    <w:rsid w:val="008C662E"/>
    <w:rsid w:val="008D06EB"/>
    <w:rsid w:val="008D091E"/>
    <w:rsid w:val="008D225B"/>
    <w:rsid w:val="008D2C02"/>
    <w:rsid w:val="008D386E"/>
    <w:rsid w:val="008D50B0"/>
    <w:rsid w:val="008D51EE"/>
    <w:rsid w:val="008D5819"/>
    <w:rsid w:val="008D5E0F"/>
    <w:rsid w:val="008D6DC2"/>
    <w:rsid w:val="008E014B"/>
    <w:rsid w:val="008E05BC"/>
    <w:rsid w:val="008E1E6A"/>
    <w:rsid w:val="008E388B"/>
    <w:rsid w:val="008E3CF7"/>
    <w:rsid w:val="008E3F46"/>
    <w:rsid w:val="008E4295"/>
    <w:rsid w:val="008E4448"/>
    <w:rsid w:val="008E4878"/>
    <w:rsid w:val="008E4C39"/>
    <w:rsid w:val="008E50C8"/>
    <w:rsid w:val="008E51EC"/>
    <w:rsid w:val="008E5220"/>
    <w:rsid w:val="008E5C72"/>
    <w:rsid w:val="008E668B"/>
    <w:rsid w:val="008E6B61"/>
    <w:rsid w:val="008E6F2D"/>
    <w:rsid w:val="008F01CB"/>
    <w:rsid w:val="008F030C"/>
    <w:rsid w:val="008F0E0E"/>
    <w:rsid w:val="008F0F34"/>
    <w:rsid w:val="008F30EA"/>
    <w:rsid w:val="008F3518"/>
    <w:rsid w:val="008F401D"/>
    <w:rsid w:val="008F45B0"/>
    <w:rsid w:val="008F5675"/>
    <w:rsid w:val="008F5896"/>
    <w:rsid w:val="008F7774"/>
    <w:rsid w:val="00900834"/>
    <w:rsid w:val="00901DF6"/>
    <w:rsid w:val="00902890"/>
    <w:rsid w:val="00904198"/>
    <w:rsid w:val="00905637"/>
    <w:rsid w:val="0090563B"/>
    <w:rsid w:val="0090719F"/>
    <w:rsid w:val="0090788D"/>
    <w:rsid w:val="00907F2B"/>
    <w:rsid w:val="00910B15"/>
    <w:rsid w:val="0091165A"/>
    <w:rsid w:val="00911CC8"/>
    <w:rsid w:val="00912282"/>
    <w:rsid w:val="00913302"/>
    <w:rsid w:val="009133F4"/>
    <w:rsid w:val="0091354F"/>
    <w:rsid w:val="00914EF2"/>
    <w:rsid w:val="0091513B"/>
    <w:rsid w:val="009158F6"/>
    <w:rsid w:val="00916055"/>
    <w:rsid w:val="009163EA"/>
    <w:rsid w:val="0091678C"/>
    <w:rsid w:val="00916BCF"/>
    <w:rsid w:val="00917E7D"/>
    <w:rsid w:val="00921199"/>
    <w:rsid w:val="00921426"/>
    <w:rsid w:val="00922BCB"/>
    <w:rsid w:val="00923BFE"/>
    <w:rsid w:val="00923D03"/>
    <w:rsid w:val="00925623"/>
    <w:rsid w:val="00925A45"/>
    <w:rsid w:val="00926170"/>
    <w:rsid w:val="00926519"/>
    <w:rsid w:val="009277E1"/>
    <w:rsid w:val="00927A84"/>
    <w:rsid w:val="009317C2"/>
    <w:rsid w:val="00932351"/>
    <w:rsid w:val="00932A89"/>
    <w:rsid w:val="00932EB5"/>
    <w:rsid w:val="00933DBB"/>
    <w:rsid w:val="00934DC7"/>
    <w:rsid w:val="009355FC"/>
    <w:rsid w:val="00935B83"/>
    <w:rsid w:val="00935FE9"/>
    <w:rsid w:val="00937A2A"/>
    <w:rsid w:val="00940133"/>
    <w:rsid w:val="00941A98"/>
    <w:rsid w:val="00942765"/>
    <w:rsid w:val="00942F21"/>
    <w:rsid w:val="009431C8"/>
    <w:rsid w:val="00943736"/>
    <w:rsid w:val="00944349"/>
    <w:rsid w:val="00945C0D"/>
    <w:rsid w:val="00945EB7"/>
    <w:rsid w:val="00946760"/>
    <w:rsid w:val="009470B4"/>
    <w:rsid w:val="009500F3"/>
    <w:rsid w:val="00950EC8"/>
    <w:rsid w:val="00951160"/>
    <w:rsid w:val="00951376"/>
    <w:rsid w:val="00951391"/>
    <w:rsid w:val="00951D0F"/>
    <w:rsid w:val="00953286"/>
    <w:rsid w:val="00954801"/>
    <w:rsid w:val="00955E1D"/>
    <w:rsid w:val="00957763"/>
    <w:rsid w:val="00960570"/>
    <w:rsid w:val="009624E1"/>
    <w:rsid w:val="00964BE9"/>
    <w:rsid w:val="00964E5E"/>
    <w:rsid w:val="00966B33"/>
    <w:rsid w:val="00967F37"/>
    <w:rsid w:val="009702D7"/>
    <w:rsid w:val="00970314"/>
    <w:rsid w:val="00970721"/>
    <w:rsid w:val="00971A3C"/>
    <w:rsid w:val="00971A9C"/>
    <w:rsid w:val="00971C7B"/>
    <w:rsid w:val="00972CCA"/>
    <w:rsid w:val="00973231"/>
    <w:rsid w:val="00973482"/>
    <w:rsid w:val="00974FAE"/>
    <w:rsid w:val="009754DE"/>
    <w:rsid w:val="00975DD4"/>
    <w:rsid w:val="0097635A"/>
    <w:rsid w:val="00976675"/>
    <w:rsid w:val="009769D1"/>
    <w:rsid w:val="00976A7B"/>
    <w:rsid w:val="009773F0"/>
    <w:rsid w:val="00977A03"/>
    <w:rsid w:val="00977E4D"/>
    <w:rsid w:val="00981488"/>
    <w:rsid w:val="00981F67"/>
    <w:rsid w:val="00981F7E"/>
    <w:rsid w:val="00982432"/>
    <w:rsid w:val="009828C1"/>
    <w:rsid w:val="0098372A"/>
    <w:rsid w:val="0098395C"/>
    <w:rsid w:val="0098422C"/>
    <w:rsid w:val="00984916"/>
    <w:rsid w:val="009854C7"/>
    <w:rsid w:val="00985B91"/>
    <w:rsid w:val="00986CCD"/>
    <w:rsid w:val="009911C2"/>
    <w:rsid w:val="0099126C"/>
    <w:rsid w:val="00992196"/>
    <w:rsid w:val="00992602"/>
    <w:rsid w:val="009929E1"/>
    <w:rsid w:val="00992A35"/>
    <w:rsid w:val="00992BCC"/>
    <w:rsid w:val="00993AD3"/>
    <w:rsid w:val="009940FC"/>
    <w:rsid w:val="0099497D"/>
    <w:rsid w:val="00995478"/>
    <w:rsid w:val="00995B6D"/>
    <w:rsid w:val="00995FC7"/>
    <w:rsid w:val="00996523"/>
    <w:rsid w:val="00996F8B"/>
    <w:rsid w:val="009A0586"/>
    <w:rsid w:val="009A0D01"/>
    <w:rsid w:val="009A18BB"/>
    <w:rsid w:val="009A1B37"/>
    <w:rsid w:val="009A1F46"/>
    <w:rsid w:val="009A296B"/>
    <w:rsid w:val="009A2BF4"/>
    <w:rsid w:val="009A4447"/>
    <w:rsid w:val="009A4BAD"/>
    <w:rsid w:val="009A6703"/>
    <w:rsid w:val="009A70B0"/>
    <w:rsid w:val="009A7324"/>
    <w:rsid w:val="009A75CE"/>
    <w:rsid w:val="009B04D7"/>
    <w:rsid w:val="009B0D94"/>
    <w:rsid w:val="009B11D6"/>
    <w:rsid w:val="009B1FB9"/>
    <w:rsid w:val="009B239C"/>
    <w:rsid w:val="009B2583"/>
    <w:rsid w:val="009B2945"/>
    <w:rsid w:val="009B3163"/>
    <w:rsid w:val="009B3A34"/>
    <w:rsid w:val="009B3C5B"/>
    <w:rsid w:val="009B4162"/>
    <w:rsid w:val="009B51BB"/>
    <w:rsid w:val="009B54DC"/>
    <w:rsid w:val="009B5B10"/>
    <w:rsid w:val="009B618A"/>
    <w:rsid w:val="009B67F7"/>
    <w:rsid w:val="009B6EA4"/>
    <w:rsid w:val="009B762F"/>
    <w:rsid w:val="009C1BFD"/>
    <w:rsid w:val="009C1C1B"/>
    <w:rsid w:val="009C2199"/>
    <w:rsid w:val="009C2F54"/>
    <w:rsid w:val="009C5D81"/>
    <w:rsid w:val="009C66DA"/>
    <w:rsid w:val="009C701A"/>
    <w:rsid w:val="009C789D"/>
    <w:rsid w:val="009D2EBD"/>
    <w:rsid w:val="009D350A"/>
    <w:rsid w:val="009D3937"/>
    <w:rsid w:val="009D3FD9"/>
    <w:rsid w:val="009D4493"/>
    <w:rsid w:val="009D46AC"/>
    <w:rsid w:val="009D4730"/>
    <w:rsid w:val="009D4F19"/>
    <w:rsid w:val="009D5AF0"/>
    <w:rsid w:val="009D5F17"/>
    <w:rsid w:val="009D7FB2"/>
    <w:rsid w:val="009E11CD"/>
    <w:rsid w:val="009E13DE"/>
    <w:rsid w:val="009E20BE"/>
    <w:rsid w:val="009E2431"/>
    <w:rsid w:val="009E4D0A"/>
    <w:rsid w:val="009E566B"/>
    <w:rsid w:val="009E587B"/>
    <w:rsid w:val="009E5F52"/>
    <w:rsid w:val="009F06D8"/>
    <w:rsid w:val="009F622E"/>
    <w:rsid w:val="009F7A46"/>
    <w:rsid w:val="009F7EEA"/>
    <w:rsid w:val="00A00008"/>
    <w:rsid w:val="00A003F5"/>
    <w:rsid w:val="00A0097E"/>
    <w:rsid w:val="00A01836"/>
    <w:rsid w:val="00A01A4E"/>
    <w:rsid w:val="00A01E9F"/>
    <w:rsid w:val="00A01F34"/>
    <w:rsid w:val="00A03C17"/>
    <w:rsid w:val="00A0414A"/>
    <w:rsid w:val="00A04447"/>
    <w:rsid w:val="00A04D92"/>
    <w:rsid w:val="00A05993"/>
    <w:rsid w:val="00A05ABD"/>
    <w:rsid w:val="00A05AD9"/>
    <w:rsid w:val="00A05F08"/>
    <w:rsid w:val="00A06919"/>
    <w:rsid w:val="00A06AD8"/>
    <w:rsid w:val="00A0745F"/>
    <w:rsid w:val="00A07D66"/>
    <w:rsid w:val="00A10289"/>
    <w:rsid w:val="00A1120C"/>
    <w:rsid w:val="00A11427"/>
    <w:rsid w:val="00A13573"/>
    <w:rsid w:val="00A14225"/>
    <w:rsid w:val="00A15006"/>
    <w:rsid w:val="00A15526"/>
    <w:rsid w:val="00A155F8"/>
    <w:rsid w:val="00A1599E"/>
    <w:rsid w:val="00A15FDC"/>
    <w:rsid w:val="00A16015"/>
    <w:rsid w:val="00A16FE0"/>
    <w:rsid w:val="00A17FCA"/>
    <w:rsid w:val="00A2266D"/>
    <w:rsid w:val="00A22BA7"/>
    <w:rsid w:val="00A2489F"/>
    <w:rsid w:val="00A2619B"/>
    <w:rsid w:val="00A30D15"/>
    <w:rsid w:val="00A31B5F"/>
    <w:rsid w:val="00A32860"/>
    <w:rsid w:val="00A32C6D"/>
    <w:rsid w:val="00A34190"/>
    <w:rsid w:val="00A347AD"/>
    <w:rsid w:val="00A34F8B"/>
    <w:rsid w:val="00A3530D"/>
    <w:rsid w:val="00A35C5F"/>
    <w:rsid w:val="00A37016"/>
    <w:rsid w:val="00A376FC"/>
    <w:rsid w:val="00A37A2A"/>
    <w:rsid w:val="00A415DE"/>
    <w:rsid w:val="00A41C30"/>
    <w:rsid w:val="00A42800"/>
    <w:rsid w:val="00A42C1C"/>
    <w:rsid w:val="00A431BA"/>
    <w:rsid w:val="00A431DC"/>
    <w:rsid w:val="00A433FC"/>
    <w:rsid w:val="00A440BC"/>
    <w:rsid w:val="00A44304"/>
    <w:rsid w:val="00A451BC"/>
    <w:rsid w:val="00A460A6"/>
    <w:rsid w:val="00A46486"/>
    <w:rsid w:val="00A471A1"/>
    <w:rsid w:val="00A475A7"/>
    <w:rsid w:val="00A47601"/>
    <w:rsid w:val="00A508D5"/>
    <w:rsid w:val="00A528FD"/>
    <w:rsid w:val="00A52A50"/>
    <w:rsid w:val="00A52E65"/>
    <w:rsid w:val="00A53641"/>
    <w:rsid w:val="00A5371E"/>
    <w:rsid w:val="00A538FB"/>
    <w:rsid w:val="00A55189"/>
    <w:rsid w:val="00A551B3"/>
    <w:rsid w:val="00A557FC"/>
    <w:rsid w:val="00A56845"/>
    <w:rsid w:val="00A6016F"/>
    <w:rsid w:val="00A60661"/>
    <w:rsid w:val="00A60893"/>
    <w:rsid w:val="00A60A9D"/>
    <w:rsid w:val="00A611EB"/>
    <w:rsid w:val="00A61486"/>
    <w:rsid w:val="00A61610"/>
    <w:rsid w:val="00A61B09"/>
    <w:rsid w:val="00A62455"/>
    <w:rsid w:val="00A62B28"/>
    <w:rsid w:val="00A63E35"/>
    <w:rsid w:val="00A665F9"/>
    <w:rsid w:val="00A66931"/>
    <w:rsid w:val="00A66C15"/>
    <w:rsid w:val="00A67238"/>
    <w:rsid w:val="00A6743E"/>
    <w:rsid w:val="00A67643"/>
    <w:rsid w:val="00A67D45"/>
    <w:rsid w:val="00A67ED6"/>
    <w:rsid w:val="00A7129A"/>
    <w:rsid w:val="00A73AC6"/>
    <w:rsid w:val="00A74131"/>
    <w:rsid w:val="00A744ED"/>
    <w:rsid w:val="00A746A1"/>
    <w:rsid w:val="00A74C62"/>
    <w:rsid w:val="00A74FFC"/>
    <w:rsid w:val="00A7500E"/>
    <w:rsid w:val="00A751A7"/>
    <w:rsid w:val="00A75EBB"/>
    <w:rsid w:val="00A77C74"/>
    <w:rsid w:val="00A806B1"/>
    <w:rsid w:val="00A81E37"/>
    <w:rsid w:val="00A8263F"/>
    <w:rsid w:val="00A8309E"/>
    <w:rsid w:val="00A83F9B"/>
    <w:rsid w:val="00A84975"/>
    <w:rsid w:val="00A852CA"/>
    <w:rsid w:val="00A86E17"/>
    <w:rsid w:val="00A90E27"/>
    <w:rsid w:val="00A92A4A"/>
    <w:rsid w:val="00A93126"/>
    <w:rsid w:val="00A93762"/>
    <w:rsid w:val="00A94019"/>
    <w:rsid w:val="00A951BD"/>
    <w:rsid w:val="00A95766"/>
    <w:rsid w:val="00A95A3D"/>
    <w:rsid w:val="00A95C9F"/>
    <w:rsid w:val="00AA073E"/>
    <w:rsid w:val="00AA0C0D"/>
    <w:rsid w:val="00AA165F"/>
    <w:rsid w:val="00AA1A69"/>
    <w:rsid w:val="00AA2046"/>
    <w:rsid w:val="00AA2054"/>
    <w:rsid w:val="00AA20E5"/>
    <w:rsid w:val="00AA2265"/>
    <w:rsid w:val="00AA51EB"/>
    <w:rsid w:val="00AA564B"/>
    <w:rsid w:val="00AA57F1"/>
    <w:rsid w:val="00AA595F"/>
    <w:rsid w:val="00AA5A2C"/>
    <w:rsid w:val="00AA6678"/>
    <w:rsid w:val="00AA6D0E"/>
    <w:rsid w:val="00AA774A"/>
    <w:rsid w:val="00AB0198"/>
    <w:rsid w:val="00AB08F8"/>
    <w:rsid w:val="00AB1C12"/>
    <w:rsid w:val="00AB25DB"/>
    <w:rsid w:val="00AB26B4"/>
    <w:rsid w:val="00AB3747"/>
    <w:rsid w:val="00AB3CA9"/>
    <w:rsid w:val="00AB64E7"/>
    <w:rsid w:val="00AB6BEE"/>
    <w:rsid w:val="00AB6ECC"/>
    <w:rsid w:val="00AB7965"/>
    <w:rsid w:val="00AB7CE9"/>
    <w:rsid w:val="00AC0B58"/>
    <w:rsid w:val="00AC0BD9"/>
    <w:rsid w:val="00AC1636"/>
    <w:rsid w:val="00AC173F"/>
    <w:rsid w:val="00AC2689"/>
    <w:rsid w:val="00AC29DF"/>
    <w:rsid w:val="00AC2A68"/>
    <w:rsid w:val="00AC2B25"/>
    <w:rsid w:val="00AC31E6"/>
    <w:rsid w:val="00AC3C93"/>
    <w:rsid w:val="00AC46A3"/>
    <w:rsid w:val="00AC4B9F"/>
    <w:rsid w:val="00AC501A"/>
    <w:rsid w:val="00AC50D7"/>
    <w:rsid w:val="00AC7626"/>
    <w:rsid w:val="00AD058E"/>
    <w:rsid w:val="00AD1800"/>
    <w:rsid w:val="00AD1F3F"/>
    <w:rsid w:val="00AD1FEF"/>
    <w:rsid w:val="00AD236E"/>
    <w:rsid w:val="00AD3E8D"/>
    <w:rsid w:val="00AD4E15"/>
    <w:rsid w:val="00AD53E8"/>
    <w:rsid w:val="00AD6A6F"/>
    <w:rsid w:val="00AD6E29"/>
    <w:rsid w:val="00AD7051"/>
    <w:rsid w:val="00AD7EDA"/>
    <w:rsid w:val="00AE06D4"/>
    <w:rsid w:val="00AE15C6"/>
    <w:rsid w:val="00AE2102"/>
    <w:rsid w:val="00AE2ACF"/>
    <w:rsid w:val="00AE339D"/>
    <w:rsid w:val="00AE3BD2"/>
    <w:rsid w:val="00AE3D22"/>
    <w:rsid w:val="00AE5CA1"/>
    <w:rsid w:val="00AE6A00"/>
    <w:rsid w:val="00AE7A71"/>
    <w:rsid w:val="00AE7DA3"/>
    <w:rsid w:val="00AF0459"/>
    <w:rsid w:val="00AF1082"/>
    <w:rsid w:val="00AF1299"/>
    <w:rsid w:val="00AF1D50"/>
    <w:rsid w:val="00AF2607"/>
    <w:rsid w:val="00AF3E47"/>
    <w:rsid w:val="00AF4213"/>
    <w:rsid w:val="00AF573D"/>
    <w:rsid w:val="00AF64DA"/>
    <w:rsid w:val="00AF767B"/>
    <w:rsid w:val="00B00CFD"/>
    <w:rsid w:val="00B01284"/>
    <w:rsid w:val="00B01BFB"/>
    <w:rsid w:val="00B02C9A"/>
    <w:rsid w:val="00B038F8"/>
    <w:rsid w:val="00B043E0"/>
    <w:rsid w:val="00B0561A"/>
    <w:rsid w:val="00B06554"/>
    <w:rsid w:val="00B068B0"/>
    <w:rsid w:val="00B07355"/>
    <w:rsid w:val="00B07F65"/>
    <w:rsid w:val="00B11290"/>
    <w:rsid w:val="00B1139E"/>
    <w:rsid w:val="00B11567"/>
    <w:rsid w:val="00B12871"/>
    <w:rsid w:val="00B12B85"/>
    <w:rsid w:val="00B12E96"/>
    <w:rsid w:val="00B1416C"/>
    <w:rsid w:val="00B143BA"/>
    <w:rsid w:val="00B14621"/>
    <w:rsid w:val="00B14989"/>
    <w:rsid w:val="00B14FBD"/>
    <w:rsid w:val="00B15807"/>
    <w:rsid w:val="00B1586D"/>
    <w:rsid w:val="00B166B6"/>
    <w:rsid w:val="00B16B46"/>
    <w:rsid w:val="00B16BA4"/>
    <w:rsid w:val="00B17209"/>
    <w:rsid w:val="00B17307"/>
    <w:rsid w:val="00B2013C"/>
    <w:rsid w:val="00B20FB7"/>
    <w:rsid w:val="00B21287"/>
    <w:rsid w:val="00B214D3"/>
    <w:rsid w:val="00B21897"/>
    <w:rsid w:val="00B21AE1"/>
    <w:rsid w:val="00B21C69"/>
    <w:rsid w:val="00B21E05"/>
    <w:rsid w:val="00B22016"/>
    <w:rsid w:val="00B23207"/>
    <w:rsid w:val="00B23985"/>
    <w:rsid w:val="00B25868"/>
    <w:rsid w:val="00B25E13"/>
    <w:rsid w:val="00B274AB"/>
    <w:rsid w:val="00B31009"/>
    <w:rsid w:val="00B310C3"/>
    <w:rsid w:val="00B314B7"/>
    <w:rsid w:val="00B32B4B"/>
    <w:rsid w:val="00B33D15"/>
    <w:rsid w:val="00B34E4A"/>
    <w:rsid w:val="00B350F2"/>
    <w:rsid w:val="00B3516F"/>
    <w:rsid w:val="00B3699B"/>
    <w:rsid w:val="00B36F19"/>
    <w:rsid w:val="00B3763A"/>
    <w:rsid w:val="00B37E57"/>
    <w:rsid w:val="00B40832"/>
    <w:rsid w:val="00B42ADC"/>
    <w:rsid w:val="00B471EA"/>
    <w:rsid w:val="00B4728E"/>
    <w:rsid w:val="00B47BE1"/>
    <w:rsid w:val="00B47E30"/>
    <w:rsid w:val="00B508F1"/>
    <w:rsid w:val="00B51161"/>
    <w:rsid w:val="00B51BA4"/>
    <w:rsid w:val="00B51DE9"/>
    <w:rsid w:val="00B52155"/>
    <w:rsid w:val="00B5242A"/>
    <w:rsid w:val="00B52A29"/>
    <w:rsid w:val="00B53122"/>
    <w:rsid w:val="00B53174"/>
    <w:rsid w:val="00B53C61"/>
    <w:rsid w:val="00B550B7"/>
    <w:rsid w:val="00B552E2"/>
    <w:rsid w:val="00B5727D"/>
    <w:rsid w:val="00B60835"/>
    <w:rsid w:val="00B648E2"/>
    <w:rsid w:val="00B667DD"/>
    <w:rsid w:val="00B70DB4"/>
    <w:rsid w:val="00B7146E"/>
    <w:rsid w:val="00B718A3"/>
    <w:rsid w:val="00B7192D"/>
    <w:rsid w:val="00B71C2D"/>
    <w:rsid w:val="00B72D66"/>
    <w:rsid w:val="00B72EBE"/>
    <w:rsid w:val="00B75626"/>
    <w:rsid w:val="00B80A2A"/>
    <w:rsid w:val="00B8127C"/>
    <w:rsid w:val="00B8304C"/>
    <w:rsid w:val="00B83427"/>
    <w:rsid w:val="00B854A1"/>
    <w:rsid w:val="00B857AF"/>
    <w:rsid w:val="00B858F4"/>
    <w:rsid w:val="00B86B53"/>
    <w:rsid w:val="00B87310"/>
    <w:rsid w:val="00B879F2"/>
    <w:rsid w:val="00B9001F"/>
    <w:rsid w:val="00B9033B"/>
    <w:rsid w:val="00B9064B"/>
    <w:rsid w:val="00B90B91"/>
    <w:rsid w:val="00B91482"/>
    <w:rsid w:val="00B91649"/>
    <w:rsid w:val="00B923C4"/>
    <w:rsid w:val="00B92AF0"/>
    <w:rsid w:val="00B93020"/>
    <w:rsid w:val="00B949C4"/>
    <w:rsid w:val="00B94DD8"/>
    <w:rsid w:val="00B94DDD"/>
    <w:rsid w:val="00B9522B"/>
    <w:rsid w:val="00B95E61"/>
    <w:rsid w:val="00B95E6D"/>
    <w:rsid w:val="00B96A48"/>
    <w:rsid w:val="00B96DFC"/>
    <w:rsid w:val="00B97ADA"/>
    <w:rsid w:val="00B97B4E"/>
    <w:rsid w:val="00BA1B9C"/>
    <w:rsid w:val="00BA2008"/>
    <w:rsid w:val="00BA2749"/>
    <w:rsid w:val="00BA4976"/>
    <w:rsid w:val="00BA4C9D"/>
    <w:rsid w:val="00BA6273"/>
    <w:rsid w:val="00BA63B7"/>
    <w:rsid w:val="00BA64AA"/>
    <w:rsid w:val="00BA7F1B"/>
    <w:rsid w:val="00BB125D"/>
    <w:rsid w:val="00BB1A86"/>
    <w:rsid w:val="00BB1CE5"/>
    <w:rsid w:val="00BB3748"/>
    <w:rsid w:val="00BB3F9F"/>
    <w:rsid w:val="00BB5851"/>
    <w:rsid w:val="00BB5F35"/>
    <w:rsid w:val="00BB7095"/>
    <w:rsid w:val="00BB7951"/>
    <w:rsid w:val="00BC0D9C"/>
    <w:rsid w:val="00BC20AF"/>
    <w:rsid w:val="00BC27B5"/>
    <w:rsid w:val="00BC3139"/>
    <w:rsid w:val="00BC3C42"/>
    <w:rsid w:val="00BC3DBB"/>
    <w:rsid w:val="00BC3F1B"/>
    <w:rsid w:val="00BC4090"/>
    <w:rsid w:val="00BC4218"/>
    <w:rsid w:val="00BC5156"/>
    <w:rsid w:val="00BC5878"/>
    <w:rsid w:val="00BC587C"/>
    <w:rsid w:val="00BC5A5E"/>
    <w:rsid w:val="00BC613A"/>
    <w:rsid w:val="00BC62E1"/>
    <w:rsid w:val="00BC6E7A"/>
    <w:rsid w:val="00BC7479"/>
    <w:rsid w:val="00BC75EC"/>
    <w:rsid w:val="00BC7703"/>
    <w:rsid w:val="00BC7BFA"/>
    <w:rsid w:val="00BD021C"/>
    <w:rsid w:val="00BD0405"/>
    <w:rsid w:val="00BD0FBB"/>
    <w:rsid w:val="00BD24B2"/>
    <w:rsid w:val="00BD2C21"/>
    <w:rsid w:val="00BD2CDE"/>
    <w:rsid w:val="00BD4F7E"/>
    <w:rsid w:val="00BD6597"/>
    <w:rsid w:val="00BD6BDB"/>
    <w:rsid w:val="00BD7C48"/>
    <w:rsid w:val="00BE0810"/>
    <w:rsid w:val="00BE0846"/>
    <w:rsid w:val="00BE09FD"/>
    <w:rsid w:val="00BE18EF"/>
    <w:rsid w:val="00BE1940"/>
    <w:rsid w:val="00BE1EF3"/>
    <w:rsid w:val="00BE237E"/>
    <w:rsid w:val="00BE32DC"/>
    <w:rsid w:val="00BE3738"/>
    <w:rsid w:val="00BE3C7B"/>
    <w:rsid w:val="00BE3F9F"/>
    <w:rsid w:val="00BE4EB0"/>
    <w:rsid w:val="00BE5D2C"/>
    <w:rsid w:val="00BE63DA"/>
    <w:rsid w:val="00BE6633"/>
    <w:rsid w:val="00BE75C6"/>
    <w:rsid w:val="00BF0E93"/>
    <w:rsid w:val="00BF15C2"/>
    <w:rsid w:val="00BF1BC5"/>
    <w:rsid w:val="00BF20EC"/>
    <w:rsid w:val="00BF3497"/>
    <w:rsid w:val="00BF41CD"/>
    <w:rsid w:val="00BF45F4"/>
    <w:rsid w:val="00BF526A"/>
    <w:rsid w:val="00BF5BA7"/>
    <w:rsid w:val="00BF6BEB"/>
    <w:rsid w:val="00BF77A8"/>
    <w:rsid w:val="00C00273"/>
    <w:rsid w:val="00C00B5C"/>
    <w:rsid w:val="00C02400"/>
    <w:rsid w:val="00C0363D"/>
    <w:rsid w:val="00C03B70"/>
    <w:rsid w:val="00C041F2"/>
    <w:rsid w:val="00C0564D"/>
    <w:rsid w:val="00C06AB1"/>
    <w:rsid w:val="00C06D6A"/>
    <w:rsid w:val="00C0788E"/>
    <w:rsid w:val="00C11949"/>
    <w:rsid w:val="00C12C4B"/>
    <w:rsid w:val="00C13C96"/>
    <w:rsid w:val="00C14CD5"/>
    <w:rsid w:val="00C15299"/>
    <w:rsid w:val="00C17237"/>
    <w:rsid w:val="00C201AB"/>
    <w:rsid w:val="00C20F8D"/>
    <w:rsid w:val="00C21137"/>
    <w:rsid w:val="00C21453"/>
    <w:rsid w:val="00C224D5"/>
    <w:rsid w:val="00C231E6"/>
    <w:rsid w:val="00C2485F"/>
    <w:rsid w:val="00C24FF3"/>
    <w:rsid w:val="00C2512C"/>
    <w:rsid w:val="00C25932"/>
    <w:rsid w:val="00C26854"/>
    <w:rsid w:val="00C26B6A"/>
    <w:rsid w:val="00C30314"/>
    <w:rsid w:val="00C316F6"/>
    <w:rsid w:val="00C31FFF"/>
    <w:rsid w:val="00C33036"/>
    <w:rsid w:val="00C33613"/>
    <w:rsid w:val="00C33B46"/>
    <w:rsid w:val="00C34446"/>
    <w:rsid w:val="00C35A8C"/>
    <w:rsid w:val="00C36250"/>
    <w:rsid w:val="00C368EC"/>
    <w:rsid w:val="00C36E18"/>
    <w:rsid w:val="00C370C7"/>
    <w:rsid w:val="00C40565"/>
    <w:rsid w:val="00C41980"/>
    <w:rsid w:val="00C42AF7"/>
    <w:rsid w:val="00C43DA5"/>
    <w:rsid w:val="00C44248"/>
    <w:rsid w:val="00C44423"/>
    <w:rsid w:val="00C4587F"/>
    <w:rsid w:val="00C45B73"/>
    <w:rsid w:val="00C45C95"/>
    <w:rsid w:val="00C4678A"/>
    <w:rsid w:val="00C472EE"/>
    <w:rsid w:val="00C47FB2"/>
    <w:rsid w:val="00C50174"/>
    <w:rsid w:val="00C502D3"/>
    <w:rsid w:val="00C508F1"/>
    <w:rsid w:val="00C50939"/>
    <w:rsid w:val="00C5117D"/>
    <w:rsid w:val="00C51DF9"/>
    <w:rsid w:val="00C5223C"/>
    <w:rsid w:val="00C52D18"/>
    <w:rsid w:val="00C53869"/>
    <w:rsid w:val="00C554D6"/>
    <w:rsid w:val="00C55633"/>
    <w:rsid w:val="00C55932"/>
    <w:rsid w:val="00C56C4E"/>
    <w:rsid w:val="00C57C1D"/>
    <w:rsid w:val="00C57CAA"/>
    <w:rsid w:val="00C60D54"/>
    <w:rsid w:val="00C617D8"/>
    <w:rsid w:val="00C61B7B"/>
    <w:rsid w:val="00C61BE4"/>
    <w:rsid w:val="00C625D7"/>
    <w:rsid w:val="00C64291"/>
    <w:rsid w:val="00C65641"/>
    <w:rsid w:val="00C65AB1"/>
    <w:rsid w:val="00C6660B"/>
    <w:rsid w:val="00C70458"/>
    <w:rsid w:val="00C710B0"/>
    <w:rsid w:val="00C71619"/>
    <w:rsid w:val="00C73675"/>
    <w:rsid w:val="00C74F10"/>
    <w:rsid w:val="00C7520D"/>
    <w:rsid w:val="00C75AF5"/>
    <w:rsid w:val="00C75C3C"/>
    <w:rsid w:val="00C75D74"/>
    <w:rsid w:val="00C7638C"/>
    <w:rsid w:val="00C7663D"/>
    <w:rsid w:val="00C76D4E"/>
    <w:rsid w:val="00C77341"/>
    <w:rsid w:val="00C77813"/>
    <w:rsid w:val="00C77F7F"/>
    <w:rsid w:val="00C80FF0"/>
    <w:rsid w:val="00C8122E"/>
    <w:rsid w:val="00C812CA"/>
    <w:rsid w:val="00C82488"/>
    <w:rsid w:val="00C826EF"/>
    <w:rsid w:val="00C82D9A"/>
    <w:rsid w:val="00C8453C"/>
    <w:rsid w:val="00C84E43"/>
    <w:rsid w:val="00C8508A"/>
    <w:rsid w:val="00C872FF"/>
    <w:rsid w:val="00C87ED7"/>
    <w:rsid w:val="00C921EE"/>
    <w:rsid w:val="00C929A6"/>
    <w:rsid w:val="00C9619F"/>
    <w:rsid w:val="00C965C3"/>
    <w:rsid w:val="00C968E7"/>
    <w:rsid w:val="00C9723A"/>
    <w:rsid w:val="00C97312"/>
    <w:rsid w:val="00C975C7"/>
    <w:rsid w:val="00C978F0"/>
    <w:rsid w:val="00C97FCF"/>
    <w:rsid w:val="00CA00B1"/>
    <w:rsid w:val="00CA06F2"/>
    <w:rsid w:val="00CA0B42"/>
    <w:rsid w:val="00CA1959"/>
    <w:rsid w:val="00CA1B8E"/>
    <w:rsid w:val="00CA1E6A"/>
    <w:rsid w:val="00CA2301"/>
    <w:rsid w:val="00CA2837"/>
    <w:rsid w:val="00CA3A8F"/>
    <w:rsid w:val="00CA41C5"/>
    <w:rsid w:val="00CA4368"/>
    <w:rsid w:val="00CA442B"/>
    <w:rsid w:val="00CA478A"/>
    <w:rsid w:val="00CA5C94"/>
    <w:rsid w:val="00CA6ED3"/>
    <w:rsid w:val="00CB0B11"/>
    <w:rsid w:val="00CB2457"/>
    <w:rsid w:val="00CB2569"/>
    <w:rsid w:val="00CB26F5"/>
    <w:rsid w:val="00CB2BA5"/>
    <w:rsid w:val="00CB3A71"/>
    <w:rsid w:val="00CB7FB3"/>
    <w:rsid w:val="00CC021E"/>
    <w:rsid w:val="00CC06B8"/>
    <w:rsid w:val="00CC07FC"/>
    <w:rsid w:val="00CC09F2"/>
    <w:rsid w:val="00CC10FF"/>
    <w:rsid w:val="00CC1423"/>
    <w:rsid w:val="00CC2212"/>
    <w:rsid w:val="00CC22E0"/>
    <w:rsid w:val="00CC4615"/>
    <w:rsid w:val="00CC4E51"/>
    <w:rsid w:val="00CC5157"/>
    <w:rsid w:val="00CC5E2E"/>
    <w:rsid w:val="00CC6AF6"/>
    <w:rsid w:val="00CD0902"/>
    <w:rsid w:val="00CD1047"/>
    <w:rsid w:val="00CD132B"/>
    <w:rsid w:val="00CD195D"/>
    <w:rsid w:val="00CD1EDB"/>
    <w:rsid w:val="00CD20CC"/>
    <w:rsid w:val="00CD2634"/>
    <w:rsid w:val="00CD2964"/>
    <w:rsid w:val="00CD2AB3"/>
    <w:rsid w:val="00CD4095"/>
    <w:rsid w:val="00CD482C"/>
    <w:rsid w:val="00CD4D3D"/>
    <w:rsid w:val="00CD570C"/>
    <w:rsid w:val="00CD5ACB"/>
    <w:rsid w:val="00CD6675"/>
    <w:rsid w:val="00CD7511"/>
    <w:rsid w:val="00CE08D4"/>
    <w:rsid w:val="00CE2980"/>
    <w:rsid w:val="00CE3407"/>
    <w:rsid w:val="00CE3598"/>
    <w:rsid w:val="00CE4F64"/>
    <w:rsid w:val="00CE5726"/>
    <w:rsid w:val="00CE5D93"/>
    <w:rsid w:val="00CE6E17"/>
    <w:rsid w:val="00CE7869"/>
    <w:rsid w:val="00CE7B2D"/>
    <w:rsid w:val="00CE7D5D"/>
    <w:rsid w:val="00CF0A56"/>
    <w:rsid w:val="00CF0D8B"/>
    <w:rsid w:val="00CF1BE9"/>
    <w:rsid w:val="00CF1FE9"/>
    <w:rsid w:val="00CF2A8B"/>
    <w:rsid w:val="00CF3739"/>
    <w:rsid w:val="00CF42CC"/>
    <w:rsid w:val="00CF553D"/>
    <w:rsid w:val="00CF566D"/>
    <w:rsid w:val="00CF5825"/>
    <w:rsid w:val="00CF6689"/>
    <w:rsid w:val="00D00168"/>
    <w:rsid w:val="00D00B53"/>
    <w:rsid w:val="00D00B8F"/>
    <w:rsid w:val="00D012E9"/>
    <w:rsid w:val="00D01B21"/>
    <w:rsid w:val="00D0260C"/>
    <w:rsid w:val="00D028EA"/>
    <w:rsid w:val="00D0399C"/>
    <w:rsid w:val="00D065CD"/>
    <w:rsid w:val="00D068B3"/>
    <w:rsid w:val="00D0695D"/>
    <w:rsid w:val="00D06E5D"/>
    <w:rsid w:val="00D070ED"/>
    <w:rsid w:val="00D07100"/>
    <w:rsid w:val="00D075C2"/>
    <w:rsid w:val="00D109A6"/>
    <w:rsid w:val="00D10A8F"/>
    <w:rsid w:val="00D10AC4"/>
    <w:rsid w:val="00D11179"/>
    <w:rsid w:val="00D113CB"/>
    <w:rsid w:val="00D13767"/>
    <w:rsid w:val="00D13A84"/>
    <w:rsid w:val="00D13CDB"/>
    <w:rsid w:val="00D1404A"/>
    <w:rsid w:val="00D1507D"/>
    <w:rsid w:val="00D15617"/>
    <w:rsid w:val="00D1579C"/>
    <w:rsid w:val="00D16BC0"/>
    <w:rsid w:val="00D174B6"/>
    <w:rsid w:val="00D17FA0"/>
    <w:rsid w:val="00D201AE"/>
    <w:rsid w:val="00D21510"/>
    <w:rsid w:val="00D21A2C"/>
    <w:rsid w:val="00D22997"/>
    <w:rsid w:val="00D23079"/>
    <w:rsid w:val="00D2315D"/>
    <w:rsid w:val="00D247BC"/>
    <w:rsid w:val="00D25EFF"/>
    <w:rsid w:val="00D2600F"/>
    <w:rsid w:val="00D26C42"/>
    <w:rsid w:val="00D300B0"/>
    <w:rsid w:val="00D3146C"/>
    <w:rsid w:val="00D33CA0"/>
    <w:rsid w:val="00D34452"/>
    <w:rsid w:val="00D34BEE"/>
    <w:rsid w:val="00D35410"/>
    <w:rsid w:val="00D35880"/>
    <w:rsid w:val="00D35BC4"/>
    <w:rsid w:val="00D376C5"/>
    <w:rsid w:val="00D40089"/>
    <w:rsid w:val="00D4049F"/>
    <w:rsid w:val="00D4098F"/>
    <w:rsid w:val="00D41487"/>
    <w:rsid w:val="00D42C41"/>
    <w:rsid w:val="00D42C42"/>
    <w:rsid w:val="00D4329D"/>
    <w:rsid w:val="00D4447C"/>
    <w:rsid w:val="00D445C0"/>
    <w:rsid w:val="00D4579C"/>
    <w:rsid w:val="00D47F28"/>
    <w:rsid w:val="00D502C1"/>
    <w:rsid w:val="00D50E7C"/>
    <w:rsid w:val="00D525B5"/>
    <w:rsid w:val="00D525D8"/>
    <w:rsid w:val="00D531D0"/>
    <w:rsid w:val="00D534B5"/>
    <w:rsid w:val="00D53734"/>
    <w:rsid w:val="00D53A2A"/>
    <w:rsid w:val="00D5421C"/>
    <w:rsid w:val="00D55052"/>
    <w:rsid w:val="00D56556"/>
    <w:rsid w:val="00D56D0D"/>
    <w:rsid w:val="00D57978"/>
    <w:rsid w:val="00D57AA6"/>
    <w:rsid w:val="00D57C85"/>
    <w:rsid w:val="00D60082"/>
    <w:rsid w:val="00D60117"/>
    <w:rsid w:val="00D613A9"/>
    <w:rsid w:val="00D6271C"/>
    <w:rsid w:val="00D628FF"/>
    <w:rsid w:val="00D63746"/>
    <w:rsid w:val="00D63820"/>
    <w:rsid w:val="00D63FDD"/>
    <w:rsid w:val="00D650B3"/>
    <w:rsid w:val="00D666F7"/>
    <w:rsid w:val="00D728B1"/>
    <w:rsid w:val="00D72A0D"/>
    <w:rsid w:val="00D73BE7"/>
    <w:rsid w:val="00D7443F"/>
    <w:rsid w:val="00D74E17"/>
    <w:rsid w:val="00D77140"/>
    <w:rsid w:val="00D80DA1"/>
    <w:rsid w:val="00D81371"/>
    <w:rsid w:val="00D8166F"/>
    <w:rsid w:val="00D81DDF"/>
    <w:rsid w:val="00D82007"/>
    <w:rsid w:val="00D829C0"/>
    <w:rsid w:val="00D82D4A"/>
    <w:rsid w:val="00D83E7B"/>
    <w:rsid w:val="00D842E9"/>
    <w:rsid w:val="00D85126"/>
    <w:rsid w:val="00D8697A"/>
    <w:rsid w:val="00D86CCA"/>
    <w:rsid w:val="00D87043"/>
    <w:rsid w:val="00D87405"/>
    <w:rsid w:val="00D87739"/>
    <w:rsid w:val="00D902B9"/>
    <w:rsid w:val="00D9074A"/>
    <w:rsid w:val="00D914F7"/>
    <w:rsid w:val="00D92E6D"/>
    <w:rsid w:val="00D94675"/>
    <w:rsid w:val="00D94719"/>
    <w:rsid w:val="00D947D6"/>
    <w:rsid w:val="00D956ED"/>
    <w:rsid w:val="00D966AB"/>
    <w:rsid w:val="00D968ED"/>
    <w:rsid w:val="00D9793A"/>
    <w:rsid w:val="00DA0F48"/>
    <w:rsid w:val="00DA166A"/>
    <w:rsid w:val="00DA1AF5"/>
    <w:rsid w:val="00DA2275"/>
    <w:rsid w:val="00DA289A"/>
    <w:rsid w:val="00DA2A81"/>
    <w:rsid w:val="00DA2D3B"/>
    <w:rsid w:val="00DA4556"/>
    <w:rsid w:val="00DA4A35"/>
    <w:rsid w:val="00DA5A63"/>
    <w:rsid w:val="00DA5DBD"/>
    <w:rsid w:val="00DA6616"/>
    <w:rsid w:val="00DA6F7D"/>
    <w:rsid w:val="00DA7E03"/>
    <w:rsid w:val="00DB24E6"/>
    <w:rsid w:val="00DB33B8"/>
    <w:rsid w:val="00DB4554"/>
    <w:rsid w:val="00DB4D52"/>
    <w:rsid w:val="00DB5EE9"/>
    <w:rsid w:val="00DB6E88"/>
    <w:rsid w:val="00DB72AE"/>
    <w:rsid w:val="00DB7720"/>
    <w:rsid w:val="00DB7DDB"/>
    <w:rsid w:val="00DC1318"/>
    <w:rsid w:val="00DC1847"/>
    <w:rsid w:val="00DC2203"/>
    <w:rsid w:val="00DC2813"/>
    <w:rsid w:val="00DC37C6"/>
    <w:rsid w:val="00DC3D2C"/>
    <w:rsid w:val="00DC43F2"/>
    <w:rsid w:val="00DC5E40"/>
    <w:rsid w:val="00DC63AD"/>
    <w:rsid w:val="00DC7618"/>
    <w:rsid w:val="00DC7D55"/>
    <w:rsid w:val="00DD0441"/>
    <w:rsid w:val="00DD0BEC"/>
    <w:rsid w:val="00DD2CDD"/>
    <w:rsid w:val="00DD552A"/>
    <w:rsid w:val="00DD5BE9"/>
    <w:rsid w:val="00DD6572"/>
    <w:rsid w:val="00DD6BAF"/>
    <w:rsid w:val="00DE0CBE"/>
    <w:rsid w:val="00DE1812"/>
    <w:rsid w:val="00DE1C0A"/>
    <w:rsid w:val="00DE2DF5"/>
    <w:rsid w:val="00DE346F"/>
    <w:rsid w:val="00DE3614"/>
    <w:rsid w:val="00DE3DE9"/>
    <w:rsid w:val="00DE41AA"/>
    <w:rsid w:val="00DE50A3"/>
    <w:rsid w:val="00DE50B8"/>
    <w:rsid w:val="00DE53F7"/>
    <w:rsid w:val="00DE6291"/>
    <w:rsid w:val="00DE6B33"/>
    <w:rsid w:val="00DE6DB2"/>
    <w:rsid w:val="00DE7AAF"/>
    <w:rsid w:val="00DE7B80"/>
    <w:rsid w:val="00DE7FF3"/>
    <w:rsid w:val="00DF179E"/>
    <w:rsid w:val="00DF2192"/>
    <w:rsid w:val="00DF2220"/>
    <w:rsid w:val="00DF28DD"/>
    <w:rsid w:val="00DF3CC3"/>
    <w:rsid w:val="00DF6350"/>
    <w:rsid w:val="00DF691A"/>
    <w:rsid w:val="00DF6CDF"/>
    <w:rsid w:val="00E00FCD"/>
    <w:rsid w:val="00E0165D"/>
    <w:rsid w:val="00E019C5"/>
    <w:rsid w:val="00E01EE8"/>
    <w:rsid w:val="00E02111"/>
    <w:rsid w:val="00E02FCD"/>
    <w:rsid w:val="00E03215"/>
    <w:rsid w:val="00E0352A"/>
    <w:rsid w:val="00E0377A"/>
    <w:rsid w:val="00E03823"/>
    <w:rsid w:val="00E041B6"/>
    <w:rsid w:val="00E04436"/>
    <w:rsid w:val="00E0470A"/>
    <w:rsid w:val="00E04A42"/>
    <w:rsid w:val="00E064B9"/>
    <w:rsid w:val="00E06F27"/>
    <w:rsid w:val="00E07AE9"/>
    <w:rsid w:val="00E100F8"/>
    <w:rsid w:val="00E10785"/>
    <w:rsid w:val="00E108CE"/>
    <w:rsid w:val="00E1294D"/>
    <w:rsid w:val="00E129B2"/>
    <w:rsid w:val="00E12A98"/>
    <w:rsid w:val="00E12B24"/>
    <w:rsid w:val="00E132A6"/>
    <w:rsid w:val="00E13719"/>
    <w:rsid w:val="00E140BC"/>
    <w:rsid w:val="00E14A6F"/>
    <w:rsid w:val="00E16C44"/>
    <w:rsid w:val="00E17980"/>
    <w:rsid w:val="00E20A30"/>
    <w:rsid w:val="00E20C5E"/>
    <w:rsid w:val="00E20D1E"/>
    <w:rsid w:val="00E2132E"/>
    <w:rsid w:val="00E21CB2"/>
    <w:rsid w:val="00E21FEB"/>
    <w:rsid w:val="00E2321E"/>
    <w:rsid w:val="00E2373A"/>
    <w:rsid w:val="00E2517E"/>
    <w:rsid w:val="00E25C7F"/>
    <w:rsid w:val="00E268A8"/>
    <w:rsid w:val="00E26919"/>
    <w:rsid w:val="00E26DEB"/>
    <w:rsid w:val="00E27309"/>
    <w:rsid w:val="00E275D1"/>
    <w:rsid w:val="00E2794A"/>
    <w:rsid w:val="00E27FC3"/>
    <w:rsid w:val="00E301B6"/>
    <w:rsid w:val="00E30BA6"/>
    <w:rsid w:val="00E31859"/>
    <w:rsid w:val="00E31DE9"/>
    <w:rsid w:val="00E3477C"/>
    <w:rsid w:val="00E35B46"/>
    <w:rsid w:val="00E35BE1"/>
    <w:rsid w:val="00E36843"/>
    <w:rsid w:val="00E37B08"/>
    <w:rsid w:val="00E40C95"/>
    <w:rsid w:val="00E41699"/>
    <w:rsid w:val="00E41B9E"/>
    <w:rsid w:val="00E427B8"/>
    <w:rsid w:val="00E438CD"/>
    <w:rsid w:val="00E439A0"/>
    <w:rsid w:val="00E4512D"/>
    <w:rsid w:val="00E45944"/>
    <w:rsid w:val="00E459E4"/>
    <w:rsid w:val="00E46504"/>
    <w:rsid w:val="00E47C97"/>
    <w:rsid w:val="00E51440"/>
    <w:rsid w:val="00E51852"/>
    <w:rsid w:val="00E52582"/>
    <w:rsid w:val="00E536DA"/>
    <w:rsid w:val="00E54898"/>
    <w:rsid w:val="00E549EA"/>
    <w:rsid w:val="00E557E8"/>
    <w:rsid w:val="00E55D29"/>
    <w:rsid w:val="00E56ABE"/>
    <w:rsid w:val="00E572A5"/>
    <w:rsid w:val="00E579DF"/>
    <w:rsid w:val="00E57C72"/>
    <w:rsid w:val="00E57F3A"/>
    <w:rsid w:val="00E6016D"/>
    <w:rsid w:val="00E607E5"/>
    <w:rsid w:val="00E60D62"/>
    <w:rsid w:val="00E6173E"/>
    <w:rsid w:val="00E62BCD"/>
    <w:rsid w:val="00E62BE3"/>
    <w:rsid w:val="00E634FB"/>
    <w:rsid w:val="00E637C4"/>
    <w:rsid w:val="00E63BB0"/>
    <w:rsid w:val="00E641F1"/>
    <w:rsid w:val="00E64469"/>
    <w:rsid w:val="00E64CCD"/>
    <w:rsid w:val="00E655D7"/>
    <w:rsid w:val="00E65899"/>
    <w:rsid w:val="00E65EF2"/>
    <w:rsid w:val="00E67EDC"/>
    <w:rsid w:val="00E67F2B"/>
    <w:rsid w:val="00E702EB"/>
    <w:rsid w:val="00E7115B"/>
    <w:rsid w:val="00E71AC2"/>
    <w:rsid w:val="00E71E55"/>
    <w:rsid w:val="00E725A3"/>
    <w:rsid w:val="00E72A36"/>
    <w:rsid w:val="00E7465F"/>
    <w:rsid w:val="00E74EDA"/>
    <w:rsid w:val="00E75EBB"/>
    <w:rsid w:val="00E76CF1"/>
    <w:rsid w:val="00E774B0"/>
    <w:rsid w:val="00E77C4D"/>
    <w:rsid w:val="00E80C0A"/>
    <w:rsid w:val="00E81FA2"/>
    <w:rsid w:val="00E82395"/>
    <w:rsid w:val="00E82AC3"/>
    <w:rsid w:val="00E84D32"/>
    <w:rsid w:val="00E85E88"/>
    <w:rsid w:val="00E86F5E"/>
    <w:rsid w:val="00E87C7F"/>
    <w:rsid w:val="00E87EC3"/>
    <w:rsid w:val="00E87F87"/>
    <w:rsid w:val="00E905E9"/>
    <w:rsid w:val="00E92C6A"/>
    <w:rsid w:val="00E930E0"/>
    <w:rsid w:val="00E93217"/>
    <w:rsid w:val="00E947B6"/>
    <w:rsid w:val="00E95DB9"/>
    <w:rsid w:val="00E97BD0"/>
    <w:rsid w:val="00EA0749"/>
    <w:rsid w:val="00EA0C10"/>
    <w:rsid w:val="00EA1717"/>
    <w:rsid w:val="00EA19EB"/>
    <w:rsid w:val="00EA2115"/>
    <w:rsid w:val="00EA312F"/>
    <w:rsid w:val="00EA32BF"/>
    <w:rsid w:val="00EA3338"/>
    <w:rsid w:val="00EA38F5"/>
    <w:rsid w:val="00EA4AF7"/>
    <w:rsid w:val="00EA4B06"/>
    <w:rsid w:val="00EA5EAE"/>
    <w:rsid w:val="00EA6425"/>
    <w:rsid w:val="00EA7156"/>
    <w:rsid w:val="00EB00D3"/>
    <w:rsid w:val="00EB18A6"/>
    <w:rsid w:val="00EB1A0C"/>
    <w:rsid w:val="00EB2463"/>
    <w:rsid w:val="00EB2756"/>
    <w:rsid w:val="00EB28B2"/>
    <w:rsid w:val="00EB2B04"/>
    <w:rsid w:val="00EB2D5B"/>
    <w:rsid w:val="00EB3D79"/>
    <w:rsid w:val="00EB4189"/>
    <w:rsid w:val="00EB6077"/>
    <w:rsid w:val="00EB62C9"/>
    <w:rsid w:val="00EB73CC"/>
    <w:rsid w:val="00EB7894"/>
    <w:rsid w:val="00EC00D6"/>
    <w:rsid w:val="00EC0D7D"/>
    <w:rsid w:val="00EC1626"/>
    <w:rsid w:val="00EC169E"/>
    <w:rsid w:val="00EC1A4A"/>
    <w:rsid w:val="00EC2D43"/>
    <w:rsid w:val="00EC2EB7"/>
    <w:rsid w:val="00EC3492"/>
    <w:rsid w:val="00EC3CBF"/>
    <w:rsid w:val="00EC4A4D"/>
    <w:rsid w:val="00EC4DDD"/>
    <w:rsid w:val="00EC519B"/>
    <w:rsid w:val="00EC62EF"/>
    <w:rsid w:val="00EC6992"/>
    <w:rsid w:val="00EC7868"/>
    <w:rsid w:val="00EC7A34"/>
    <w:rsid w:val="00EC7D2C"/>
    <w:rsid w:val="00ED0B9E"/>
    <w:rsid w:val="00ED0F1F"/>
    <w:rsid w:val="00ED2ED8"/>
    <w:rsid w:val="00ED3CA6"/>
    <w:rsid w:val="00ED4D05"/>
    <w:rsid w:val="00ED57A8"/>
    <w:rsid w:val="00ED640A"/>
    <w:rsid w:val="00ED65CC"/>
    <w:rsid w:val="00ED7AE6"/>
    <w:rsid w:val="00ED7CFC"/>
    <w:rsid w:val="00ED7D13"/>
    <w:rsid w:val="00EE16E5"/>
    <w:rsid w:val="00EE194E"/>
    <w:rsid w:val="00EE1DCD"/>
    <w:rsid w:val="00EE2160"/>
    <w:rsid w:val="00EE327D"/>
    <w:rsid w:val="00EE38DD"/>
    <w:rsid w:val="00EE4A3D"/>
    <w:rsid w:val="00EE4A43"/>
    <w:rsid w:val="00EE51A3"/>
    <w:rsid w:val="00EF0302"/>
    <w:rsid w:val="00EF1097"/>
    <w:rsid w:val="00EF1470"/>
    <w:rsid w:val="00EF1B0F"/>
    <w:rsid w:val="00EF34AE"/>
    <w:rsid w:val="00EF4291"/>
    <w:rsid w:val="00EF4373"/>
    <w:rsid w:val="00EF4487"/>
    <w:rsid w:val="00EF5000"/>
    <w:rsid w:val="00EF5A9F"/>
    <w:rsid w:val="00EF5DAD"/>
    <w:rsid w:val="00EF6A99"/>
    <w:rsid w:val="00EF6B47"/>
    <w:rsid w:val="00EF7AF4"/>
    <w:rsid w:val="00F00497"/>
    <w:rsid w:val="00F006C1"/>
    <w:rsid w:val="00F00BA7"/>
    <w:rsid w:val="00F0124F"/>
    <w:rsid w:val="00F0139E"/>
    <w:rsid w:val="00F013D9"/>
    <w:rsid w:val="00F014D9"/>
    <w:rsid w:val="00F01A1D"/>
    <w:rsid w:val="00F026AD"/>
    <w:rsid w:val="00F03320"/>
    <w:rsid w:val="00F03B32"/>
    <w:rsid w:val="00F069A8"/>
    <w:rsid w:val="00F072BA"/>
    <w:rsid w:val="00F07A8C"/>
    <w:rsid w:val="00F10C2D"/>
    <w:rsid w:val="00F11AA8"/>
    <w:rsid w:val="00F1243C"/>
    <w:rsid w:val="00F13013"/>
    <w:rsid w:val="00F14185"/>
    <w:rsid w:val="00F15222"/>
    <w:rsid w:val="00F16074"/>
    <w:rsid w:val="00F166EA"/>
    <w:rsid w:val="00F16736"/>
    <w:rsid w:val="00F16984"/>
    <w:rsid w:val="00F170A6"/>
    <w:rsid w:val="00F17D82"/>
    <w:rsid w:val="00F20546"/>
    <w:rsid w:val="00F20645"/>
    <w:rsid w:val="00F20EDE"/>
    <w:rsid w:val="00F234A5"/>
    <w:rsid w:val="00F24F2E"/>
    <w:rsid w:val="00F26F4C"/>
    <w:rsid w:val="00F30C05"/>
    <w:rsid w:val="00F31342"/>
    <w:rsid w:val="00F31564"/>
    <w:rsid w:val="00F319BF"/>
    <w:rsid w:val="00F32F04"/>
    <w:rsid w:val="00F33ADA"/>
    <w:rsid w:val="00F343D0"/>
    <w:rsid w:val="00F343F4"/>
    <w:rsid w:val="00F35C05"/>
    <w:rsid w:val="00F35D3C"/>
    <w:rsid w:val="00F3662C"/>
    <w:rsid w:val="00F376DE"/>
    <w:rsid w:val="00F37FDD"/>
    <w:rsid w:val="00F40265"/>
    <w:rsid w:val="00F4073B"/>
    <w:rsid w:val="00F40E72"/>
    <w:rsid w:val="00F40F91"/>
    <w:rsid w:val="00F41B83"/>
    <w:rsid w:val="00F42B62"/>
    <w:rsid w:val="00F4304A"/>
    <w:rsid w:val="00F43053"/>
    <w:rsid w:val="00F43955"/>
    <w:rsid w:val="00F43F74"/>
    <w:rsid w:val="00F448A0"/>
    <w:rsid w:val="00F44C46"/>
    <w:rsid w:val="00F44F29"/>
    <w:rsid w:val="00F452F4"/>
    <w:rsid w:val="00F47094"/>
    <w:rsid w:val="00F47588"/>
    <w:rsid w:val="00F47A84"/>
    <w:rsid w:val="00F5005B"/>
    <w:rsid w:val="00F50FE8"/>
    <w:rsid w:val="00F520A7"/>
    <w:rsid w:val="00F52382"/>
    <w:rsid w:val="00F523C8"/>
    <w:rsid w:val="00F525C7"/>
    <w:rsid w:val="00F52935"/>
    <w:rsid w:val="00F52AF6"/>
    <w:rsid w:val="00F531A3"/>
    <w:rsid w:val="00F533EA"/>
    <w:rsid w:val="00F54DD6"/>
    <w:rsid w:val="00F550EE"/>
    <w:rsid w:val="00F5589E"/>
    <w:rsid w:val="00F55B81"/>
    <w:rsid w:val="00F55C67"/>
    <w:rsid w:val="00F560AB"/>
    <w:rsid w:val="00F608DB"/>
    <w:rsid w:val="00F60C19"/>
    <w:rsid w:val="00F627DE"/>
    <w:rsid w:val="00F62A2D"/>
    <w:rsid w:val="00F62F57"/>
    <w:rsid w:val="00F63761"/>
    <w:rsid w:val="00F64C8A"/>
    <w:rsid w:val="00F65585"/>
    <w:rsid w:val="00F6676E"/>
    <w:rsid w:val="00F6698E"/>
    <w:rsid w:val="00F67213"/>
    <w:rsid w:val="00F67E1A"/>
    <w:rsid w:val="00F7031B"/>
    <w:rsid w:val="00F72825"/>
    <w:rsid w:val="00F73EEF"/>
    <w:rsid w:val="00F7433F"/>
    <w:rsid w:val="00F7527E"/>
    <w:rsid w:val="00F75484"/>
    <w:rsid w:val="00F76978"/>
    <w:rsid w:val="00F77D80"/>
    <w:rsid w:val="00F8026C"/>
    <w:rsid w:val="00F805D5"/>
    <w:rsid w:val="00F80686"/>
    <w:rsid w:val="00F80884"/>
    <w:rsid w:val="00F80B46"/>
    <w:rsid w:val="00F82046"/>
    <w:rsid w:val="00F821B0"/>
    <w:rsid w:val="00F821B8"/>
    <w:rsid w:val="00F82EA8"/>
    <w:rsid w:val="00F83D8F"/>
    <w:rsid w:val="00F84394"/>
    <w:rsid w:val="00F84928"/>
    <w:rsid w:val="00F857BF"/>
    <w:rsid w:val="00F85E8C"/>
    <w:rsid w:val="00F8785B"/>
    <w:rsid w:val="00F909A1"/>
    <w:rsid w:val="00F90ABA"/>
    <w:rsid w:val="00F90ECC"/>
    <w:rsid w:val="00F944BA"/>
    <w:rsid w:val="00F9490E"/>
    <w:rsid w:val="00F95EBD"/>
    <w:rsid w:val="00F970CD"/>
    <w:rsid w:val="00F97C89"/>
    <w:rsid w:val="00F97EC8"/>
    <w:rsid w:val="00FA0355"/>
    <w:rsid w:val="00FA0AC0"/>
    <w:rsid w:val="00FA0D8E"/>
    <w:rsid w:val="00FA1F01"/>
    <w:rsid w:val="00FA2276"/>
    <w:rsid w:val="00FA2E7E"/>
    <w:rsid w:val="00FA353B"/>
    <w:rsid w:val="00FA534B"/>
    <w:rsid w:val="00FA5B18"/>
    <w:rsid w:val="00FA5B9C"/>
    <w:rsid w:val="00FA5F03"/>
    <w:rsid w:val="00FA6983"/>
    <w:rsid w:val="00FA762A"/>
    <w:rsid w:val="00FA7A86"/>
    <w:rsid w:val="00FB125C"/>
    <w:rsid w:val="00FB18C4"/>
    <w:rsid w:val="00FB1E1C"/>
    <w:rsid w:val="00FB240E"/>
    <w:rsid w:val="00FB2976"/>
    <w:rsid w:val="00FB3C2F"/>
    <w:rsid w:val="00FB4292"/>
    <w:rsid w:val="00FB5255"/>
    <w:rsid w:val="00FB530D"/>
    <w:rsid w:val="00FB53F6"/>
    <w:rsid w:val="00FB5A85"/>
    <w:rsid w:val="00FB5AA2"/>
    <w:rsid w:val="00FB5DC1"/>
    <w:rsid w:val="00FB664B"/>
    <w:rsid w:val="00FB6691"/>
    <w:rsid w:val="00FB7080"/>
    <w:rsid w:val="00FC0836"/>
    <w:rsid w:val="00FC0F64"/>
    <w:rsid w:val="00FC1928"/>
    <w:rsid w:val="00FC23BE"/>
    <w:rsid w:val="00FC282A"/>
    <w:rsid w:val="00FC6BAB"/>
    <w:rsid w:val="00FC6D89"/>
    <w:rsid w:val="00FC7C19"/>
    <w:rsid w:val="00FD140F"/>
    <w:rsid w:val="00FD21CC"/>
    <w:rsid w:val="00FD25BC"/>
    <w:rsid w:val="00FD2E3B"/>
    <w:rsid w:val="00FD3559"/>
    <w:rsid w:val="00FD3E05"/>
    <w:rsid w:val="00FD40DC"/>
    <w:rsid w:val="00FD4139"/>
    <w:rsid w:val="00FD42B1"/>
    <w:rsid w:val="00FD46E2"/>
    <w:rsid w:val="00FD6021"/>
    <w:rsid w:val="00FD6783"/>
    <w:rsid w:val="00FE0629"/>
    <w:rsid w:val="00FE0FB1"/>
    <w:rsid w:val="00FE1E10"/>
    <w:rsid w:val="00FE22B8"/>
    <w:rsid w:val="00FE2741"/>
    <w:rsid w:val="00FE353D"/>
    <w:rsid w:val="00FE3779"/>
    <w:rsid w:val="00FE432D"/>
    <w:rsid w:val="00FE6773"/>
    <w:rsid w:val="00FE7118"/>
    <w:rsid w:val="00FE7433"/>
    <w:rsid w:val="00FE74DF"/>
    <w:rsid w:val="00FF093C"/>
    <w:rsid w:val="00FF0EFC"/>
    <w:rsid w:val="00FF1066"/>
    <w:rsid w:val="00FF122C"/>
    <w:rsid w:val="00FF1907"/>
    <w:rsid w:val="00FF1A12"/>
    <w:rsid w:val="00FF1A5D"/>
    <w:rsid w:val="00FF20D2"/>
    <w:rsid w:val="00FF2322"/>
    <w:rsid w:val="00FF262B"/>
    <w:rsid w:val="00FF2B48"/>
    <w:rsid w:val="00FF2E24"/>
    <w:rsid w:val="00FF3048"/>
    <w:rsid w:val="00FF305F"/>
    <w:rsid w:val="00FF36FD"/>
    <w:rsid w:val="00FF3C2C"/>
    <w:rsid w:val="00FF49E5"/>
    <w:rsid w:val="00FF5352"/>
    <w:rsid w:val="00FF5990"/>
    <w:rsid w:val="00FF6014"/>
    <w:rsid w:val="00FF6510"/>
    <w:rsid w:val="00FF6AB6"/>
    <w:rsid w:val="00FF6F4C"/>
    <w:rsid w:val="00FF78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0B3A72"/>
  <w15:chartTrackingRefBased/>
  <w15:docId w15:val="{17C446C2-9728-4F60-AE52-C12C5EBCCB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02D3"/>
    <w:rPr>
      <w:rFonts w:ascii="Times New Roman" w:hAnsi="Times New Roman"/>
    </w:rPr>
  </w:style>
  <w:style w:type="paragraph" w:styleId="Rubrik1">
    <w:name w:val="heading 1"/>
    <w:basedOn w:val="Normal"/>
    <w:link w:val="Rubrik1Char"/>
    <w:uiPriority w:val="9"/>
    <w:qFormat/>
    <w:rsid w:val="003E02D3"/>
    <w:pPr>
      <w:spacing w:before="100" w:beforeAutospacing="1" w:after="100" w:afterAutospacing="1" w:line="240" w:lineRule="auto"/>
      <w:outlineLvl w:val="0"/>
    </w:pPr>
    <w:rPr>
      <w:rFonts w:eastAsia="Times New Roman" w:cs="Times New Roman"/>
      <w:b/>
      <w:bCs/>
      <w:kern w:val="36"/>
      <w:sz w:val="48"/>
      <w:szCs w:val="48"/>
      <w:lang w:eastAsia="nb-NO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3E02D3"/>
    <w:rPr>
      <w:rFonts w:ascii="Times New Roman" w:eastAsia="Times New Roman" w:hAnsi="Times New Roman" w:cs="Times New Roman"/>
      <w:b/>
      <w:bCs/>
      <w:kern w:val="36"/>
      <w:sz w:val="48"/>
      <w:szCs w:val="48"/>
      <w:lang w:eastAsia="nb-NO"/>
    </w:rPr>
  </w:style>
  <w:style w:type="character" w:styleId="Kommentarsreferens">
    <w:name w:val="annotation reference"/>
    <w:uiPriority w:val="99"/>
    <w:rsid w:val="003E02D3"/>
    <w:rPr>
      <w:sz w:val="21"/>
      <w:szCs w:val="21"/>
    </w:rPr>
  </w:style>
  <w:style w:type="paragraph" w:styleId="Kommentarer">
    <w:name w:val="annotation text"/>
    <w:basedOn w:val="Normal"/>
    <w:link w:val="KommentarerChar"/>
    <w:uiPriority w:val="99"/>
    <w:rsid w:val="003E02D3"/>
    <w:pPr>
      <w:spacing w:after="0" w:line="260" w:lineRule="atLeast"/>
      <w:jc w:val="both"/>
    </w:pPr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character" w:customStyle="1" w:styleId="KommentarerChar">
    <w:name w:val="Kommentarer Char"/>
    <w:basedOn w:val="Standardstycketeckensnitt"/>
    <w:link w:val="Kommentarer"/>
    <w:uiPriority w:val="99"/>
    <w:rsid w:val="003E02D3"/>
    <w:rPr>
      <w:rFonts w:ascii="Palatino Linotype" w:eastAsia="SimSun" w:hAnsi="Palatino Linotype" w:cs="Times New Roman"/>
      <w:noProof/>
      <w:color w:val="000000"/>
      <w:sz w:val="20"/>
      <w:szCs w:val="20"/>
      <w:lang w:val="en-US" w:eastAsia="zh-CN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3E02D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3E02D3"/>
    <w:rPr>
      <w:rFonts w:ascii="Segoe UI" w:hAnsi="Segoe UI" w:cs="Segoe UI"/>
      <w:sz w:val="18"/>
      <w:szCs w:val="18"/>
    </w:rPr>
  </w:style>
  <w:style w:type="paragraph" w:customStyle="1" w:styleId="MDPI31text">
    <w:name w:val="MDPI_3.1_text"/>
    <w:link w:val="MDPI31textChar"/>
    <w:qFormat/>
    <w:rsid w:val="003E02D3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customStyle="1" w:styleId="MDPI31textChar">
    <w:name w:val="MDPI_3.1_text Char"/>
    <w:link w:val="MDPI31text"/>
    <w:rsid w:val="003E02D3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table" w:customStyle="1" w:styleId="Mdeck5tablebodythreelines">
    <w:name w:val="M_deck_5_table_body_three_lines"/>
    <w:basedOn w:val="Normaltabell"/>
    <w:uiPriority w:val="99"/>
    <w:rsid w:val="003E02D3"/>
    <w:pPr>
      <w:adjustRightInd w:val="0"/>
      <w:snapToGrid w:val="0"/>
      <w:spacing w:after="0" w:line="300" w:lineRule="exact"/>
      <w:jc w:val="center"/>
    </w:pPr>
    <w:rPr>
      <w:rFonts w:ascii="Times New Roman" w:eastAsia="SimSun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PI41tablecaption">
    <w:name w:val="MDPI_4.1_table_caption"/>
    <w:qFormat/>
    <w:rsid w:val="003E02D3"/>
    <w:pPr>
      <w:adjustRightInd w:val="0"/>
      <w:snapToGrid w:val="0"/>
      <w:spacing w:before="240" w:after="120" w:line="228" w:lineRule="auto"/>
      <w:ind w:left="2608"/>
    </w:pPr>
    <w:rPr>
      <w:rFonts w:ascii="Palatino Linotype" w:eastAsia="Times New Roman" w:hAnsi="Palatino Linotype" w:cs="Cordia New"/>
      <w:color w:val="000000"/>
      <w:sz w:val="18"/>
      <w:lang w:val="en-US" w:eastAsia="de-DE" w:bidi="en-US"/>
    </w:rPr>
  </w:style>
  <w:style w:type="paragraph" w:customStyle="1" w:styleId="MDPI42tablebody">
    <w:name w:val="MDPI_4.2_table_body"/>
    <w:qFormat/>
    <w:rsid w:val="003E02D3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table" w:customStyle="1" w:styleId="MDPI41threelinetable">
    <w:name w:val="MDPI_4.1_three_line_table"/>
    <w:basedOn w:val="Normaltabell"/>
    <w:uiPriority w:val="99"/>
    <w:rsid w:val="003E02D3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eastAsia="nb-NO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paragraph" w:styleId="Liststycke">
    <w:name w:val="List Paragraph"/>
    <w:basedOn w:val="Normal"/>
    <w:uiPriority w:val="34"/>
    <w:qFormat/>
    <w:rsid w:val="003E02D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E02D3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3E02D3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E02D3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3E02D3"/>
    <w:rPr>
      <w:rFonts w:ascii="Times New Roman" w:hAnsi="Times New Roman" w:cs="Times New Roman"/>
      <w:noProof/>
      <w:lang w:val="en-US"/>
    </w:rPr>
  </w:style>
  <w:style w:type="character" w:styleId="Hyperlnk">
    <w:name w:val="Hyperlink"/>
    <w:basedOn w:val="Standardstycketeckensnitt"/>
    <w:uiPriority w:val="99"/>
    <w:unhideWhenUsed/>
    <w:rsid w:val="003E02D3"/>
    <w:rPr>
      <w:color w:val="0000FF"/>
      <w:u w:val="single"/>
    </w:rPr>
  </w:style>
  <w:style w:type="character" w:styleId="Betoning">
    <w:name w:val="Emphasis"/>
    <w:basedOn w:val="Standardstycketeckensnitt"/>
    <w:uiPriority w:val="20"/>
    <w:qFormat/>
    <w:rsid w:val="003E02D3"/>
    <w:rPr>
      <w:i/>
      <w:iCs/>
    </w:rPr>
  </w:style>
  <w:style w:type="character" w:styleId="Olstomnmnande">
    <w:name w:val="Unresolved Mention"/>
    <w:basedOn w:val="Standardstycketeckensnitt"/>
    <w:uiPriority w:val="99"/>
    <w:semiHidden/>
    <w:unhideWhenUsed/>
    <w:rsid w:val="003E02D3"/>
    <w:rPr>
      <w:color w:val="605E5C"/>
      <w:shd w:val="clear" w:color="auto" w:fill="E1DFDD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3E02D3"/>
    <w:pPr>
      <w:spacing w:after="160" w:line="240" w:lineRule="auto"/>
      <w:jc w:val="left"/>
    </w:pPr>
    <w:rPr>
      <w:rFonts w:ascii="Times New Roman" w:eastAsiaTheme="minorHAnsi" w:hAnsi="Times New Roman" w:cstheme="minorBidi"/>
      <w:b/>
      <w:bCs/>
      <w:noProof w:val="0"/>
      <w:color w:val="auto"/>
      <w:lang w:val="nb-NO" w:eastAsia="en-US"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3E02D3"/>
    <w:rPr>
      <w:rFonts w:ascii="Times New Roman" w:eastAsia="SimSun" w:hAnsi="Times New Roman" w:cs="Times New Roman"/>
      <w:b/>
      <w:bCs/>
      <w:noProof/>
      <w:color w:val="000000"/>
      <w:sz w:val="20"/>
      <w:szCs w:val="20"/>
      <w:lang w:val="en-US" w:eastAsia="zh-CN"/>
    </w:rPr>
  </w:style>
  <w:style w:type="paragraph" w:styleId="Revision">
    <w:name w:val="Revision"/>
    <w:hidden/>
    <w:uiPriority w:val="99"/>
    <w:semiHidden/>
    <w:rsid w:val="003E02D3"/>
    <w:pPr>
      <w:spacing w:after="0" w:line="240" w:lineRule="auto"/>
    </w:pPr>
    <w:rPr>
      <w:rFonts w:ascii="Times New Roman" w:hAnsi="Times New Roman"/>
    </w:rPr>
  </w:style>
  <w:style w:type="character" w:customStyle="1" w:styleId="element-citation">
    <w:name w:val="element-citation"/>
    <w:basedOn w:val="Standardstycketeckensnitt"/>
    <w:rsid w:val="003E02D3"/>
  </w:style>
  <w:style w:type="character" w:customStyle="1" w:styleId="ref-journal">
    <w:name w:val="ref-journal"/>
    <w:basedOn w:val="Standardstycketeckensnitt"/>
    <w:rsid w:val="003E02D3"/>
  </w:style>
  <w:style w:type="character" w:customStyle="1" w:styleId="nowrap">
    <w:name w:val="nowrap"/>
    <w:basedOn w:val="Standardstycketeckensnitt"/>
    <w:rsid w:val="003E02D3"/>
  </w:style>
  <w:style w:type="character" w:styleId="AnvndHyperlnk">
    <w:name w:val="FollowedHyperlink"/>
    <w:basedOn w:val="Standardstycketeckensnitt"/>
    <w:uiPriority w:val="99"/>
    <w:semiHidden/>
    <w:unhideWhenUsed/>
    <w:rsid w:val="003E02D3"/>
    <w:rPr>
      <w:color w:val="954F72" w:themeColor="followedHyperlink"/>
      <w:u w:val="single"/>
    </w:rPr>
  </w:style>
  <w:style w:type="character" w:customStyle="1" w:styleId="italic">
    <w:name w:val="italic"/>
    <w:basedOn w:val="Standardstycketeckensnitt"/>
    <w:rsid w:val="003E02D3"/>
  </w:style>
  <w:style w:type="character" w:customStyle="1" w:styleId="xref-sep">
    <w:name w:val="xref-sep"/>
    <w:basedOn w:val="Standardstycketeckensnitt"/>
    <w:rsid w:val="003E02D3"/>
  </w:style>
  <w:style w:type="character" w:customStyle="1" w:styleId="cit-auth">
    <w:name w:val="cit-auth"/>
    <w:basedOn w:val="Standardstycketeckensnitt"/>
    <w:rsid w:val="003E02D3"/>
  </w:style>
  <w:style w:type="character" w:customStyle="1" w:styleId="cit-name-surname">
    <w:name w:val="cit-name-surname"/>
    <w:basedOn w:val="Standardstycketeckensnitt"/>
    <w:rsid w:val="003E02D3"/>
  </w:style>
  <w:style w:type="character" w:customStyle="1" w:styleId="cit-name-given-names">
    <w:name w:val="cit-name-given-names"/>
    <w:basedOn w:val="Standardstycketeckensnitt"/>
    <w:rsid w:val="003E02D3"/>
  </w:style>
  <w:style w:type="character" w:customStyle="1" w:styleId="cit-etal">
    <w:name w:val="cit-etal"/>
    <w:basedOn w:val="Standardstycketeckensnitt"/>
    <w:rsid w:val="003E02D3"/>
  </w:style>
  <w:style w:type="character" w:styleId="HTML-citat">
    <w:name w:val="HTML Cite"/>
    <w:basedOn w:val="Standardstycketeckensnitt"/>
    <w:uiPriority w:val="99"/>
    <w:semiHidden/>
    <w:unhideWhenUsed/>
    <w:rsid w:val="003E02D3"/>
    <w:rPr>
      <w:i/>
      <w:iCs/>
    </w:rPr>
  </w:style>
  <w:style w:type="character" w:customStyle="1" w:styleId="cit-article-title">
    <w:name w:val="cit-article-title"/>
    <w:basedOn w:val="Standardstycketeckensnitt"/>
    <w:rsid w:val="003E02D3"/>
  </w:style>
  <w:style w:type="character" w:customStyle="1" w:styleId="cit-pub-date">
    <w:name w:val="cit-pub-date"/>
    <w:basedOn w:val="Standardstycketeckensnitt"/>
    <w:rsid w:val="003E02D3"/>
  </w:style>
  <w:style w:type="character" w:customStyle="1" w:styleId="cit-vol">
    <w:name w:val="cit-vol"/>
    <w:basedOn w:val="Standardstycketeckensnitt"/>
    <w:rsid w:val="003E02D3"/>
  </w:style>
  <w:style w:type="character" w:customStyle="1" w:styleId="cit-fpage">
    <w:name w:val="cit-fpage"/>
    <w:basedOn w:val="Standardstycketeckensnitt"/>
    <w:rsid w:val="003E02D3"/>
  </w:style>
  <w:style w:type="character" w:customStyle="1" w:styleId="cit-lpage">
    <w:name w:val="cit-lpage"/>
    <w:basedOn w:val="Standardstycketeckensnitt"/>
    <w:rsid w:val="003E02D3"/>
  </w:style>
  <w:style w:type="table" w:styleId="Tabellrutnt">
    <w:name w:val="Table Grid"/>
    <w:basedOn w:val="Normaltabell"/>
    <w:uiPriority w:val="39"/>
    <w:rsid w:val="003E02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tml-italic">
    <w:name w:val="html-italic"/>
    <w:basedOn w:val="Standardstycketeckensnitt"/>
    <w:rsid w:val="003E02D3"/>
  </w:style>
  <w:style w:type="character" w:customStyle="1" w:styleId="ref-lnk">
    <w:name w:val="ref-lnk"/>
    <w:basedOn w:val="Standardstycketeckensnitt"/>
    <w:rsid w:val="003E02D3"/>
  </w:style>
  <w:style w:type="paragraph" w:styleId="Sidhuvud">
    <w:name w:val="header"/>
    <w:basedOn w:val="Normal"/>
    <w:link w:val="SidhuvudChar"/>
    <w:uiPriority w:val="99"/>
    <w:unhideWhenUsed/>
    <w:rsid w:val="003E02D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3E02D3"/>
    <w:rPr>
      <w:rFonts w:ascii="Times New Roman" w:hAnsi="Times New Roman"/>
    </w:rPr>
  </w:style>
  <w:style w:type="paragraph" w:styleId="Sidfot">
    <w:name w:val="footer"/>
    <w:basedOn w:val="Normal"/>
    <w:link w:val="SidfotChar"/>
    <w:uiPriority w:val="99"/>
    <w:unhideWhenUsed/>
    <w:rsid w:val="003E02D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3E02D3"/>
    <w:rPr>
      <w:rFonts w:ascii="Times New Roman" w:hAnsi="Times New Roman"/>
    </w:rPr>
  </w:style>
  <w:style w:type="character" w:styleId="Radnummer">
    <w:name w:val="line number"/>
    <w:basedOn w:val="Standardstycketeckensnitt"/>
    <w:uiPriority w:val="99"/>
    <w:semiHidden/>
    <w:unhideWhenUsed/>
    <w:rsid w:val="003E02D3"/>
  </w:style>
  <w:style w:type="table" w:styleId="Tabellrutntljust">
    <w:name w:val="Grid Table Light"/>
    <w:basedOn w:val="Normaltabell"/>
    <w:uiPriority w:val="40"/>
    <w:rsid w:val="003E02D3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Oformateradtabell1">
    <w:name w:val="Plain Table 1"/>
    <w:basedOn w:val="Normaltabell"/>
    <w:uiPriority w:val="41"/>
    <w:rsid w:val="003E02D3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Ulstomtale1">
    <w:name w:val="Uløst omtale1"/>
    <w:basedOn w:val="Standardstycketeckensnitt"/>
    <w:uiPriority w:val="99"/>
    <w:semiHidden/>
    <w:unhideWhenUsed/>
    <w:rsid w:val="003E02D3"/>
    <w:rPr>
      <w:color w:val="605E5C"/>
      <w:shd w:val="clear" w:color="auto" w:fill="E1DFDD"/>
    </w:rPr>
  </w:style>
  <w:style w:type="paragraph" w:styleId="Normalwebb">
    <w:name w:val="Normal (Web)"/>
    <w:basedOn w:val="Normal"/>
    <w:uiPriority w:val="99"/>
    <w:unhideWhenUsed/>
    <w:rsid w:val="006F55A0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eastAsia="nb-NO"/>
    </w:rPr>
  </w:style>
  <w:style w:type="paragraph" w:styleId="Oformateradtext">
    <w:name w:val="Plain Text"/>
    <w:basedOn w:val="Normal"/>
    <w:link w:val="OformateradtextChar"/>
    <w:uiPriority w:val="99"/>
    <w:unhideWhenUsed/>
    <w:rsid w:val="00CE5726"/>
    <w:pPr>
      <w:spacing w:after="0" w:line="240" w:lineRule="auto"/>
    </w:pPr>
    <w:rPr>
      <w:rFonts w:ascii="Calibri" w:hAnsi="Calibri"/>
      <w:szCs w:val="21"/>
    </w:rPr>
  </w:style>
  <w:style w:type="character" w:customStyle="1" w:styleId="OformateradtextChar">
    <w:name w:val="Oformaterad text Char"/>
    <w:basedOn w:val="Standardstycketeckensnitt"/>
    <w:link w:val="Oformateradtext"/>
    <w:uiPriority w:val="99"/>
    <w:rsid w:val="00CE5726"/>
    <w:rPr>
      <w:rFonts w:ascii="Calibri" w:hAnsi="Calibri"/>
      <w:szCs w:val="21"/>
    </w:rPr>
  </w:style>
  <w:style w:type="character" w:styleId="Stark">
    <w:name w:val="Strong"/>
    <w:basedOn w:val="Standardstycketeckensnitt"/>
    <w:uiPriority w:val="22"/>
    <w:qFormat/>
    <w:rsid w:val="008B453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89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6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79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2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0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23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footer" Target="foot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D62443FCBF17674DB613471D2808205B" ma:contentTypeVersion="12" ma:contentTypeDescription="Opprett et nytt dokument." ma:contentTypeScope="" ma:versionID="0a541118a1c9173c43d9d9ed6fae1d60">
  <xsd:schema xmlns:xsd="http://www.w3.org/2001/XMLSchema" xmlns:xs="http://www.w3.org/2001/XMLSchema" xmlns:p="http://schemas.microsoft.com/office/2006/metadata/properties" xmlns:ns3="dafce7ae-b784-4acb-8ad6-23a0d415e4de" xmlns:ns4="77af5eb8-4792-4f39-9fba-7795ee65eefb" targetNamespace="http://schemas.microsoft.com/office/2006/metadata/properties" ma:root="true" ma:fieldsID="d5676ba0a0741c0817a24b7d28839aaf" ns3:_="" ns4:_="">
    <xsd:import namespace="dafce7ae-b784-4acb-8ad6-23a0d415e4de"/>
    <xsd:import namespace="77af5eb8-4792-4f39-9fba-7795ee65eef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afce7ae-b784-4acb-8ad6-23a0d415e4d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af5eb8-4792-4f39-9fba-7795ee65eefb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Hash for deling av tips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5AC9742-B4B2-4298-A910-0279AFEDE89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afce7ae-b784-4acb-8ad6-23a0d415e4de"/>
    <ds:schemaRef ds:uri="77af5eb8-4792-4f39-9fba-7795ee65eef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3D0632A-60E0-4631-85D1-AAF80F0D9A5E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DFA70684-8AC3-4699-A1A4-226A96E76C7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885D296-3912-470F-8425-9C98748207E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764</Words>
  <Characters>4053</Characters>
  <Application>Microsoft Office Word</Application>
  <DocSecurity>0</DocSecurity>
  <Lines>33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e Gaundal</dc:creator>
  <cp:keywords/>
  <dc:description/>
  <cp:lastModifiedBy>Veronica Svärd</cp:lastModifiedBy>
  <cp:revision>2</cp:revision>
  <cp:lastPrinted>2022-03-18T15:23:00Z</cp:lastPrinted>
  <dcterms:created xsi:type="dcterms:W3CDTF">2022-06-22T14:18:00Z</dcterms:created>
  <dcterms:modified xsi:type="dcterms:W3CDTF">2022-06-22T14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62443FCBF17674DB613471D2808205B</vt:lpwstr>
  </property>
</Properties>
</file>